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C4453E" w14:textId="7C7D5A40" w:rsidR="001F110B" w:rsidRPr="00EF69F4" w:rsidRDefault="00C61D69" w:rsidP="006B2513">
      <w:pPr>
        <w:pStyle w:val="Heading1"/>
        <w:spacing w:before="0" w:line="480" w:lineRule="auto"/>
        <w:jc w:val="center"/>
        <w:rPr>
          <w:rFonts w:ascii="Times New Roman" w:hAnsi="Times New Roman" w:cs="Times New Roman"/>
          <w:color w:val="0D0D0D" w:themeColor="text1" w:themeTint="F2"/>
          <w:sz w:val="24"/>
          <w:szCs w:val="24"/>
          <w:lang w:val="id-ID"/>
        </w:rPr>
      </w:pPr>
      <w:bookmarkStart w:id="0" w:name="_Toc202807715"/>
      <w:r w:rsidRPr="00EF69F4">
        <w:rPr>
          <w:rFonts w:ascii="Times New Roman" w:hAnsi="Times New Roman" w:cs="Times New Roman"/>
          <w:color w:val="0D0D0D" w:themeColor="text1" w:themeTint="F2"/>
          <w:sz w:val="24"/>
          <w:szCs w:val="24"/>
          <w:lang w:val="id-ID"/>
        </w:rPr>
        <w:t>BAB I</w:t>
      </w:r>
      <w:bookmarkEnd w:id="0"/>
    </w:p>
    <w:p w14:paraId="43A143E6" w14:textId="77777777" w:rsidR="00C61D69" w:rsidRPr="00EF69F4" w:rsidRDefault="00C61D69" w:rsidP="006B2513">
      <w:pPr>
        <w:pStyle w:val="Heading1"/>
        <w:spacing w:before="0" w:line="480" w:lineRule="auto"/>
        <w:jc w:val="center"/>
        <w:rPr>
          <w:rFonts w:ascii="Times New Roman" w:hAnsi="Times New Roman" w:cs="Times New Roman"/>
          <w:color w:val="0D0D0D" w:themeColor="text1" w:themeTint="F2"/>
          <w:sz w:val="24"/>
          <w:szCs w:val="24"/>
          <w:lang w:val="id-ID"/>
        </w:rPr>
      </w:pPr>
      <w:bookmarkStart w:id="1" w:name="_Toc202807716"/>
      <w:r w:rsidRPr="00EF69F4">
        <w:rPr>
          <w:rFonts w:ascii="Times New Roman" w:hAnsi="Times New Roman" w:cs="Times New Roman"/>
          <w:color w:val="0D0D0D" w:themeColor="text1" w:themeTint="F2"/>
          <w:sz w:val="24"/>
          <w:szCs w:val="24"/>
          <w:lang w:val="id-ID"/>
        </w:rPr>
        <w:t>PENDAHULUAN</w:t>
      </w:r>
      <w:bookmarkEnd w:id="1"/>
    </w:p>
    <w:p w14:paraId="1CB6A95F" w14:textId="3570090B" w:rsidR="00B07877" w:rsidRPr="00EF69F4" w:rsidRDefault="00517CA8" w:rsidP="006B2513">
      <w:pPr>
        <w:pStyle w:val="Heading2"/>
        <w:spacing w:before="0" w:line="480" w:lineRule="auto"/>
        <w:rPr>
          <w:rFonts w:ascii="Times New Roman" w:hAnsi="Times New Roman" w:cs="Times New Roman"/>
          <w:color w:val="0D0D0D" w:themeColor="text1" w:themeTint="F2"/>
          <w:sz w:val="24"/>
          <w:szCs w:val="24"/>
          <w:lang w:val="id-ID"/>
        </w:rPr>
      </w:pPr>
      <w:bookmarkStart w:id="2" w:name="_Toc202807717"/>
      <w:r>
        <w:rPr>
          <w:rFonts w:ascii="Times New Roman" w:hAnsi="Times New Roman" w:cs="Times New Roman"/>
          <w:color w:val="0D0D0D" w:themeColor="text1" w:themeTint="F2"/>
          <w:sz w:val="24"/>
          <w:szCs w:val="24"/>
        </w:rPr>
        <w:t xml:space="preserve">1.1 </w:t>
      </w:r>
      <w:r w:rsidR="00C61D69" w:rsidRPr="00EF69F4">
        <w:rPr>
          <w:rFonts w:ascii="Times New Roman" w:hAnsi="Times New Roman" w:cs="Times New Roman"/>
          <w:color w:val="0D0D0D" w:themeColor="text1" w:themeTint="F2"/>
          <w:sz w:val="24"/>
          <w:szCs w:val="24"/>
          <w:lang w:val="id-ID"/>
        </w:rPr>
        <w:t>Latar Belakang Penelitian</w:t>
      </w:r>
      <w:bookmarkEnd w:id="2"/>
    </w:p>
    <w:p w14:paraId="268C5AAF" w14:textId="78862D70" w:rsidR="00B07877" w:rsidRPr="00EF69F4" w:rsidRDefault="00257DA0"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00A902C7" w:rsidRPr="00EF69F4">
        <w:rPr>
          <w:rFonts w:ascii="Times New Roman" w:hAnsi="Times New Roman" w:cs="Times New Roman"/>
          <w:sz w:val="24"/>
          <w:szCs w:val="24"/>
          <w:lang w:val="id-ID"/>
        </w:rPr>
        <w:t xml:space="preserve">Indonesia </w:t>
      </w:r>
      <w:r w:rsidR="007449F9" w:rsidRPr="00EF69F4">
        <w:rPr>
          <w:rFonts w:ascii="Times New Roman" w:hAnsi="Times New Roman" w:cs="Times New Roman"/>
          <w:sz w:val="24"/>
          <w:szCs w:val="24"/>
          <w:lang w:val="id-ID"/>
        </w:rPr>
        <w:t xml:space="preserve">merupakan negara yang memiliki keanekaragaman hayati dan dikenal sebagai salah satu penghasil berbagai macam rempah terbaik di dunia. </w:t>
      </w:r>
      <w:r w:rsidR="003F1259" w:rsidRPr="00EF69F4">
        <w:rPr>
          <w:rFonts w:ascii="Times New Roman" w:hAnsi="Times New Roman" w:cs="Times New Roman"/>
          <w:sz w:val="24"/>
          <w:szCs w:val="24"/>
          <w:lang w:val="id-ID"/>
        </w:rPr>
        <w:t xml:space="preserve">Berdasarkan data </w:t>
      </w:r>
      <w:r w:rsidR="003F1259" w:rsidRPr="00EF69F4">
        <w:rPr>
          <w:rFonts w:ascii="Times New Roman" w:hAnsi="Times New Roman" w:cs="Times New Roman"/>
          <w:i/>
          <w:sz w:val="24"/>
          <w:szCs w:val="24"/>
          <w:lang w:val="id-ID"/>
        </w:rPr>
        <w:t>Food and Agriculture Organization</w:t>
      </w:r>
      <w:r w:rsidR="003F1259" w:rsidRPr="00EF69F4">
        <w:rPr>
          <w:rFonts w:ascii="Times New Roman" w:hAnsi="Times New Roman" w:cs="Times New Roman"/>
          <w:sz w:val="24"/>
          <w:szCs w:val="24"/>
          <w:lang w:val="id-ID"/>
        </w:rPr>
        <w:t xml:space="preserve"> (FAO), Indonesia menempati posisi ke 5 sebagai negara penyumbang rempah-rempah terbesar di dunia dengan jumla</w:t>
      </w:r>
      <w:r w:rsidR="009F0F51" w:rsidRPr="00EF69F4">
        <w:rPr>
          <w:rFonts w:ascii="Times New Roman" w:hAnsi="Times New Roman" w:cs="Times New Roman"/>
          <w:sz w:val="24"/>
          <w:szCs w:val="24"/>
          <w:lang w:val="id-ID"/>
        </w:rPr>
        <w:t xml:space="preserve">h produksi sebanyak 110.387 ton </w:t>
      </w:r>
      <w:r w:rsidR="009F0F51" w:rsidRPr="00EF69F4">
        <w:rPr>
          <w:rFonts w:ascii="Times New Roman" w:hAnsi="Times New Roman" w:cs="Times New Roman"/>
          <w:sz w:val="24"/>
          <w:szCs w:val="24"/>
          <w:lang w:val="id-ID"/>
        </w:rPr>
        <w:fldChar w:fldCharType="begin" w:fldLock="1"/>
      </w:r>
      <w:r w:rsidR="009F0F51" w:rsidRPr="00EF69F4">
        <w:rPr>
          <w:rFonts w:ascii="Times New Roman" w:hAnsi="Times New Roman" w:cs="Times New Roman"/>
          <w:sz w:val="24"/>
          <w:szCs w:val="24"/>
          <w:lang w:val="id-ID"/>
        </w:rPr>
        <w:instrText>ADDIN CSL_CITATION {"citationItems":[{"id":"ITEM-1","itemData":{"DOI":"10.47701/djp.v2i2.2409","ISSN":"2830-7054","abstract":"Bunga lawang (Illicium verum Hook.f) merupakan herba yang dimanfaatkan sebagai rempah makanan, wewangian, hingga insektisida. Namun belum ada penelitian mengenai kandungan alkaloid yang terdapat dalam ekstrak etanol bunga lawang (Illicium verum Hook.f). Penelitian ini bertujuan untuk menetapkan kadar alkaloid total dalam ekstrak etanol bunga lawang (Illicium verum Hook.f). Ekstrak etanol bunga lawang dibuat dari simplisia yang telah diserbukkan dengan ditambah etanol 96% lalu dimaserasi selama 2×24 jam di tempat yang terlindung dari sinar matahari langsung, kemudian disaring dan dipisahkan antara ampas dan filtrat sampel. Ampas yang diperoleh diekstraksi kembali dengan etanol yang baru dengan jumlah yang sama sebanyak 2 kali. Ekstrak etanol yang diperoleh kemudian dikumpulkan dalam wadah, dipekatkan dalam rotary evaporator dan cairan penyarinya diuapkan hingga diperoleh ekstrak etanol yang kental. Hasil penelitian menunjukkan bahwa kandungan alkaloid total dalam ekstrak etanol bunga lawang yaitu 35,04 mg/g dengan presentase 3,50 %.","author":[{"dropping-particle":"","family":"Danila","given":"Devia","non-dropping-particle":"","parse-names":false,"suffix":""},{"dropping-particle":"","family":"Rawar","given":"Ellsya Angeline","non-dropping-particle":"","parse-names":false,"suffix":""}],"container-title":"Duta Pharma Journal","id":"ITEM-1","issue":"2","issued":{"date-parts":[["2022"]]},"page":"102-106","title":"PENETAPAN KADAR ALKALOID TOTAL DALAM EKSTRAK ETANOL BUNGA LAWANG (Illicium verum Hook.f) SECARA SPEKTROFOTOMETRI UV-VIS","type":"article-journal","volume":"2"},"uris":["http://www.mendeley.com/documents/?uuid=65aad6be-08e5-449f-8b8e-70df05d0353c"]}],"mendeley":{"formattedCitation":"(Danila &amp; Rawar, 2022)","plainTextFormattedCitation":"(Danila &amp; Rawar, 2022)","previouslyFormattedCitation":"(Danila &amp; Rawar, 2022)"},"properties":{"noteIndex":0},"schema":"https://github.com/citation-style-language/schema/raw/master/csl-citation.json"}</w:instrText>
      </w:r>
      <w:r w:rsidR="009F0F51" w:rsidRPr="00EF69F4">
        <w:rPr>
          <w:rFonts w:ascii="Times New Roman" w:hAnsi="Times New Roman" w:cs="Times New Roman"/>
          <w:sz w:val="24"/>
          <w:szCs w:val="24"/>
          <w:lang w:val="id-ID"/>
        </w:rPr>
        <w:fldChar w:fldCharType="separate"/>
      </w:r>
      <w:r w:rsidR="009F0F51" w:rsidRPr="00EF69F4">
        <w:rPr>
          <w:rFonts w:ascii="Times New Roman" w:hAnsi="Times New Roman" w:cs="Times New Roman"/>
          <w:noProof/>
          <w:sz w:val="24"/>
          <w:szCs w:val="24"/>
          <w:lang w:val="id-ID"/>
        </w:rPr>
        <w:t>(Danila &amp; Rawar, 2022)</w:t>
      </w:r>
      <w:r w:rsidR="009F0F51" w:rsidRPr="00EF69F4">
        <w:rPr>
          <w:rFonts w:ascii="Times New Roman" w:hAnsi="Times New Roman" w:cs="Times New Roman"/>
          <w:sz w:val="24"/>
          <w:szCs w:val="24"/>
          <w:lang w:val="id-ID"/>
        </w:rPr>
        <w:fldChar w:fldCharType="end"/>
      </w:r>
      <w:r w:rsidR="009F0F51" w:rsidRPr="00EF69F4">
        <w:rPr>
          <w:rFonts w:ascii="Times New Roman" w:hAnsi="Times New Roman" w:cs="Times New Roman"/>
          <w:sz w:val="24"/>
          <w:szCs w:val="24"/>
          <w:lang w:val="id-ID"/>
        </w:rPr>
        <w:t>.</w:t>
      </w:r>
    </w:p>
    <w:p w14:paraId="717FB5C0" w14:textId="77777777" w:rsidR="003F1259" w:rsidRPr="00EF69F4" w:rsidRDefault="003F1259"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00F70CBD" w:rsidRPr="00EF69F4">
        <w:rPr>
          <w:rFonts w:ascii="Times New Roman" w:hAnsi="Times New Roman" w:cs="Times New Roman"/>
          <w:sz w:val="24"/>
          <w:szCs w:val="24"/>
          <w:lang w:val="id-ID"/>
        </w:rPr>
        <w:t xml:space="preserve">Salah satu tanaman yang populer di Indonesia yaitu bunga lawang. Bunga lawang merupakan salah satu jenis herba yang biasa digunakan sebagai bumbu rempah. Bunga lawang digunakan oleh beberapa daerah yang memiliki ciri khas masakan berbumbu tajam. Bagian utama bunga lawang yang sering </w:t>
      </w:r>
      <w:r w:rsidR="00F779D8" w:rsidRPr="00EF69F4">
        <w:rPr>
          <w:rFonts w:ascii="Times New Roman" w:hAnsi="Times New Roman" w:cs="Times New Roman"/>
          <w:sz w:val="24"/>
          <w:szCs w:val="24"/>
          <w:lang w:val="id-ID"/>
        </w:rPr>
        <w:t xml:space="preserve">digunakan sebagai bumbu rempah adalah bagian buahnya yang berbentuk bintang karena pada buahnya terdapat biji yang mengandung minyak atsiri dan resin. Selain bumbu masakan, bunga lawang biasanya dimanfaatkan sebagai tanaman obat. Bunga lawang mengandung fenol, terpenoid, alkaloid yang berpotensi sebagai antioksidan, antijamur, antibakteri, antiinflamasi </w:t>
      </w:r>
      <w:r w:rsidR="00043EAA" w:rsidRPr="00EF69F4">
        <w:rPr>
          <w:rFonts w:ascii="Times New Roman" w:hAnsi="Times New Roman" w:cs="Times New Roman"/>
          <w:sz w:val="24"/>
          <w:szCs w:val="24"/>
          <w:lang w:val="id-ID"/>
        </w:rPr>
        <w:fldChar w:fldCharType="begin" w:fldLock="1"/>
      </w:r>
      <w:r w:rsidR="0056209A" w:rsidRPr="00EF69F4">
        <w:rPr>
          <w:rFonts w:ascii="Times New Roman" w:hAnsi="Times New Roman" w:cs="Times New Roman"/>
          <w:sz w:val="24"/>
          <w:szCs w:val="24"/>
          <w:lang w:val="id-ID"/>
        </w:rPr>
        <w:instrText>ADDIN CSL_CITATION {"citationItems":[{"id":"ITEM-1","itemData":{"DOI":"10.47701/djp.v2i2.2409","ISSN":"2830-7054","abstract":"Bunga lawang (Illicium verum Hook.f) merupakan herba yang dimanfaatkan sebagai rempah makanan, wewangian, hingga insektisida. Namun belum ada penelitian mengenai kandungan alkaloid yang terdapat dalam ekstrak etanol bunga lawang (Illicium verum Hook.f). Penelitian ini bertujuan untuk menetapkan kadar alkaloid total dalam ekstrak etanol bunga lawang (Illicium verum Hook.f). Ekstrak etanol bunga lawang dibuat dari simplisia yang telah diserbukkan dengan ditambah etanol 96% lalu dimaserasi selama 2×24 jam di tempat yang terlindung dari sinar matahari langsung, kemudian disaring dan dipisahkan antara ampas dan filtrat sampel. Ampas yang diperoleh diekstraksi kembali dengan etanol yang baru dengan jumlah yang sama sebanyak 2 kali. Ekstrak etanol yang diperoleh kemudian dikumpulkan dalam wadah, dipekatkan dalam rotary evaporator dan cairan penyarinya diuapkan hingga diperoleh ekstrak etanol yang kental. Hasil penelitian menunjukkan bahwa kandungan alkaloid total dalam ekstrak etanol bunga lawang yaitu 35,04 mg/g dengan presentase 3,50 %.","author":[{"dropping-particle":"","family":"Danila","given":"Devia","non-dropping-particle":"","parse-names":false,"suffix":""},{"dropping-particle":"","family":"Rawar","given":"Ellsya Angeline","non-dropping-particle":"","parse-names":false,"suffix":""}],"container-title":"Duta Pharma Journal","id":"ITEM-1","issue":"2","issued":{"date-parts":[["2022"]]},"page":"102-106","title":"PENETAPAN KADAR ALKALOID TOTAL DALAM EKSTRAK ETANOL BUNGA LAWANG (Illicium verum Hook.f) SECARA SPEKTROFOTOMETRI UV-VIS","type":"article-journal","volume":"2"},"uris":["http://www.mendeley.com/documents/?uuid=65aad6be-08e5-449f-8b8e-70df05d0353c"]}],"mendeley":{"formattedCitation":"(Danila &amp; Rawar, 2022)","plainTextFormattedCitation":"(Danila &amp; Rawar, 2022)","previouslyFormattedCitation":"(Danila &amp; Rawar, 2022)"},"properties":{"noteIndex":0},"schema":"https://github.com/citation-style-language/schema/raw/master/csl-citation.json"}</w:instrText>
      </w:r>
      <w:r w:rsidR="00043EAA" w:rsidRPr="00EF69F4">
        <w:rPr>
          <w:rFonts w:ascii="Times New Roman" w:hAnsi="Times New Roman" w:cs="Times New Roman"/>
          <w:sz w:val="24"/>
          <w:szCs w:val="24"/>
          <w:lang w:val="id-ID"/>
        </w:rPr>
        <w:fldChar w:fldCharType="separate"/>
      </w:r>
      <w:r w:rsidR="00043EAA" w:rsidRPr="00EF69F4">
        <w:rPr>
          <w:rFonts w:ascii="Times New Roman" w:hAnsi="Times New Roman" w:cs="Times New Roman"/>
          <w:noProof/>
          <w:sz w:val="24"/>
          <w:szCs w:val="24"/>
          <w:lang w:val="id-ID"/>
        </w:rPr>
        <w:t>(Danila &amp; Rawar, 2022)</w:t>
      </w:r>
      <w:r w:rsidR="00043EAA" w:rsidRPr="00EF69F4">
        <w:rPr>
          <w:rFonts w:ascii="Times New Roman" w:hAnsi="Times New Roman" w:cs="Times New Roman"/>
          <w:sz w:val="24"/>
          <w:szCs w:val="24"/>
          <w:lang w:val="id-ID"/>
        </w:rPr>
        <w:fldChar w:fldCharType="end"/>
      </w:r>
      <w:r w:rsidR="008D2D45" w:rsidRPr="00EF69F4">
        <w:rPr>
          <w:rFonts w:ascii="Times New Roman" w:hAnsi="Times New Roman" w:cs="Times New Roman"/>
          <w:sz w:val="24"/>
          <w:szCs w:val="24"/>
          <w:lang w:val="id-ID"/>
        </w:rPr>
        <w:t>.</w:t>
      </w:r>
    </w:p>
    <w:p w14:paraId="1C7F5C07" w14:textId="2BD9B128" w:rsidR="008D2D45" w:rsidRPr="00EF69F4" w:rsidRDefault="00223DEB" w:rsidP="002B353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 xml:space="preserve">Rongga </w:t>
      </w:r>
      <w:r w:rsidR="00845404" w:rsidRPr="00EF69F4">
        <w:rPr>
          <w:rFonts w:ascii="Times New Roman" w:hAnsi="Times New Roman" w:cs="Times New Roman"/>
          <w:sz w:val="24"/>
          <w:szCs w:val="24"/>
          <w:lang w:val="id-ID"/>
        </w:rPr>
        <w:t xml:space="preserve">mulut merupakan bagian dari sistem pencernaan pada organ tubuh manusia karena mulut dan gigi mempunyai fungsi penting dalam mengolah makanan secara mekanis dan kimiawi. Kesehatan rongga mulut sangatlah penting. Jika </w:t>
      </w:r>
      <w:r w:rsidR="006851A1" w:rsidRPr="00EF69F4">
        <w:rPr>
          <w:rFonts w:ascii="Times New Roman" w:hAnsi="Times New Roman" w:cs="Times New Roman"/>
          <w:sz w:val="24"/>
          <w:szCs w:val="24"/>
          <w:lang w:val="id-ID"/>
        </w:rPr>
        <w:t xml:space="preserve">kebersihan mulut dan gigi tidak dirawat dengan baik, plak akan muncul pada gigi dan menyebar keseluruh permukaannya. Suasana mulut yang basah, gelap, dan lembab sangatlah membantu bakteri dalam berkembang biak. Menjaga kebersihan rongga mulut dapat mencegah seseorang mengalami penyakit gigi dan </w:t>
      </w:r>
      <w:r w:rsidR="006851A1" w:rsidRPr="00EF69F4">
        <w:rPr>
          <w:rFonts w:ascii="Times New Roman" w:hAnsi="Times New Roman" w:cs="Times New Roman"/>
          <w:sz w:val="24"/>
          <w:szCs w:val="24"/>
          <w:lang w:val="id-ID"/>
        </w:rPr>
        <w:lastRenderedPageBreak/>
        <w:t>mulut.</w:t>
      </w:r>
      <w:r w:rsidR="00582B2E" w:rsidRPr="00EF69F4">
        <w:rPr>
          <w:rFonts w:ascii="Times New Roman" w:hAnsi="Times New Roman" w:cs="Times New Roman"/>
          <w:sz w:val="24"/>
          <w:szCs w:val="24"/>
          <w:lang w:val="id-ID"/>
        </w:rPr>
        <w:t xml:space="preserve"> Gigi dan mulut dikatakan bersih jika terbebas dari plak, debris, dan karang gigi, yang merupakan sumber infeksi mikroorganisme. Kesehatan mulut dan gigi yang dirawat dengan baik, menyebabkan infeksi bakteri yang terjadi </w:t>
      </w:r>
      <w:r w:rsidR="00F67E1D" w:rsidRPr="00EF69F4">
        <w:rPr>
          <w:rFonts w:ascii="Times New Roman" w:hAnsi="Times New Roman" w:cs="Times New Roman"/>
          <w:sz w:val="24"/>
          <w:szCs w:val="24"/>
          <w:lang w:val="id-ID"/>
        </w:rPr>
        <w:t>semakin sedikit. Sebaliknya, kebersihan mulut yang buruk dapat menyebabkan jumlah bakteri yang ada didalam rongga mulut menjadi meningkat.</w:t>
      </w:r>
    </w:p>
    <w:p w14:paraId="5CFA4C29" w14:textId="77777777" w:rsidR="00F67E1D" w:rsidRPr="00EF69F4" w:rsidRDefault="00F67E1D"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00854865" w:rsidRPr="00EF69F4">
        <w:rPr>
          <w:rFonts w:ascii="Times New Roman" w:hAnsi="Times New Roman" w:cs="Times New Roman"/>
          <w:sz w:val="24"/>
          <w:szCs w:val="24"/>
          <w:lang w:val="id-ID"/>
        </w:rPr>
        <w:t>Jenis</w:t>
      </w:r>
      <w:r w:rsidR="00F2423C" w:rsidRPr="00EF69F4">
        <w:rPr>
          <w:rFonts w:ascii="Times New Roman" w:hAnsi="Times New Roman" w:cs="Times New Roman"/>
          <w:sz w:val="24"/>
          <w:szCs w:val="24"/>
          <w:lang w:val="id-ID"/>
        </w:rPr>
        <w:t xml:space="preserve"> bakteri yang sangat banyak, beragam dan kompleks dapat hidup di berbagai bagian dan permukaan rongga mulut. Bakteri pada mulut terdiri dari bakteri flora normal dan bakteri patogen. Bakteri flora normal adalah bakteri yang umumnya ditemukan secara alami pada satu tempat pada orang yang sehat. </w:t>
      </w:r>
      <w:r w:rsidR="003F43DE" w:rsidRPr="00EF69F4">
        <w:rPr>
          <w:rFonts w:ascii="Times New Roman" w:hAnsi="Times New Roman" w:cs="Times New Roman"/>
          <w:sz w:val="24"/>
          <w:szCs w:val="24"/>
          <w:lang w:val="id-ID"/>
        </w:rPr>
        <w:t>Flora normal rongga mulut berkoloni disetiap area yang tersedia untuk mencegah berbagai penyakit. Sedangkan bakteri patogen memiliki kemampuan untuk menyebabkan penyakit, misal ketika bekteri berpindah dari habitat aslinya.</w:t>
      </w:r>
    </w:p>
    <w:p w14:paraId="0948B603" w14:textId="77777777" w:rsidR="009D177D" w:rsidRPr="00EF69F4" w:rsidRDefault="003F43DE"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00C74A57" w:rsidRPr="00EF69F4">
        <w:rPr>
          <w:rFonts w:ascii="Times New Roman" w:hAnsi="Times New Roman" w:cs="Times New Roman"/>
          <w:sz w:val="24"/>
          <w:szCs w:val="24"/>
          <w:lang w:val="id-ID"/>
        </w:rPr>
        <w:t xml:space="preserve">Mulut menjadi habitat yang sempurna bagi semua jenis mikroorganisme untuk tumbuh karena memiliki kelembaban sempurna, kondisi oksigen yang baik, dan terdapat sisa-sisa makanan yang menjadi nutrisi untuk berkembang biak. Berdasarkan penelitian ini diketahui jumlah rata-rata koloni bakteri asam laktat pada rongga mulut yang sehat sebesar 7,8 </w:t>
      </w:r>
      <w:r w:rsidR="001B62D8" w:rsidRPr="00EF69F4">
        <w:rPr>
          <w:rFonts w:ascii="Times New Roman" w:hAnsi="Times New Roman" w:cs="Times New Roman"/>
          <w:sz w:val="24"/>
          <w:szCs w:val="24"/>
          <w:lang w:val="id-ID"/>
        </w:rPr>
        <w:t>× 10</w:t>
      </w:r>
      <w:r w:rsidR="001B62D8" w:rsidRPr="00EF69F4">
        <w:rPr>
          <w:rFonts w:ascii="Times New Roman" w:hAnsi="Times New Roman" w:cs="Times New Roman"/>
          <w:sz w:val="24"/>
          <w:szCs w:val="24"/>
          <w:vertAlign w:val="superscript"/>
          <w:lang w:val="id-ID"/>
        </w:rPr>
        <w:t xml:space="preserve">4  </w:t>
      </w:r>
      <w:r w:rsidR="001B62D8" w:rsidRPr="00EF69F4">
        <w:rPr>
          <w:rFonts w:ascii="Times New Roman" w:hAnsi="Times New Roman" w:cs="Times New Roman"/>
          <w:sz w:val="24"/>
          <w:szCs w:val="24"/>
          <w:lang w:val="id-ID"/>
        </w:rPr>
        <w:t>± 9,4 × 10</w:t>
      </w:r>
      <w:r w:rsidR="001B62D8" w:rsidRPr="00EF69F4">
        <w:rPr>
          <w:rFonts w:ascii="Times New Roman" w:hAnsi="Times New Roman" w:cs="Times New Roman"/>
          <w:sz w:val="24"/>
          <w:szCs w:val="24"/>
          <w:vertAlign w:val="superscript"/>
          <w:lang w:val="id-ID"/>
        </w:rPr>
        <w:t xml:space="preserve">4  </w:t>
      </w:r>
      <w:r w:rsidR="001B62D8" w:rsidRPr="00EF69F4">
        <w:rPr>
          <w:rFonts w:ascii="Times New Roman" w:hAnsi="Times New Roman" w:cs="Times New Roman"/>
          <w:sz w:val="24"/>
          <w:szCs w:val="24"/>
          <w:lang w:val="id-ID"/>
        </w:rPr>
        <w:t>CPU/ ml. Oleh karena itu, kebersihan mulut yang tidak dirawat dapat menimbulkan berbagai macam penyakit, karena bakteri mudah berkembang biak dengan menggunakan sisa makanan yang tidak dibersihkan d</w:t>
      </w:r>
      <w:r w:rsidR="00645CEA" w:rsidRPr="00EF69F4">
        <w:rPr>
          <w:rFonts w:ascii="Times New Roman" w:hAnsi="Times New Roman" w:cs="Times New Roman"/>
          <w:sz w:val="24"/>
          <w:szCs w:val="24"/>
          <w:lang w:val="id-ID"/>
        </w:rPr>
        <w:t>an tertinggal di sela-sela gigi. Contoh bakteri y</w:t>
      </w:r>
      <w:r w:rsidR="00854865" w:rsidRPr="00EF69F4">
        <w:rPr>
          <w:rFonts w:ascii="Times New Roman" w:hAnsi="Times New Roman" w:cs="Times New Roman"/>
          <w:sz w:val="24"/>
          <w:szCs w:val="24"/>
          <w:lang w:val="id-ID"/>
        </w:rPr>
        <w:t xml:space="preserve">ang terdapat dalam rongga mulut </w:t>
      </w:r>
      <w:r w:rsidR="00645CEA" w:rsidRPr="00EF69F4">
        <w:rPr>
          <w:rFonts w:ascii="Times New Roman" w:hAnsi="Times New Roman" w:cs="Times New Roman"/>
          <w:sz w:val="24"/>
          <w:szCs w:val="24"/>
          <w:lang w:val="id-ID"/>
        </w:rPr>
        <w:t xml:space="preserve">adalah </w:t>
      </w:r>
      <w:r w:rsidR="00645CEA" w:rsidRPr="00EF69F4">
        <w:rPr>
          <w:rFonts w:ascii="Times New Roman" w:hAnsi="Times New Roman" w:cs="Times New Roman"/>
          <w:i/>
          <w:sz w:val="24"/>
          <w:szCs w:val="24"/>
          <w:lang w:val="id-ID"/>
        </w:rPr>
        <w:t xml:space="preserve">Staphylococcus, </w:t>
      </w:r>
      <w:r w:rsidR="00DB4251" w:rsidRPr="00EF69F4">
        <w:rPr>
          <w:rFonts w:ascii="Times New Roman" w:hAnsi="Times New Roman" w:cs="Times New Roman"/>
          <w:i/>
          <w:sz w:val="24"/>
          <w:szCs w:val="24"/>
          <w:lang w:val="id-ID"/>
        </w:rPr>
        <w:t xml:space="preserve">Streptococcus, </w:t>
      </w:r>
      <w:r w:rsidR="00645CEA" w:rsidRPr="00EF69F4">
        <w:rPr>
          <w:rFonts w:ascii="Times New Roman" w:hAnsi="Times New Roman" w:cs="Times New Roman"/>
          <w:i/>
          <w:sz w:val="24"/>
          <w:szCs w:val="24"/>
          <w:lang w:val="id-ID"/>
        </w:rPr>
        <w:t>Klebsiela, Lactobacillus, dan Veillonella</w:t>
      </w:r>
      <w:r w:rsidR="00645CEA" w:rsidRPr="00EF69F4">
        <w:rPr>
          <w:rFonts w:ascii="Times New Roman" w:hAnsi="Times New Roman" w:cs="Times New Roman"/>
          <w:sz w:val="24"/>
          <w:szCs w:val="24"/>
          <w:lang w:val="id-ID"/>
        </w:rPr>
        <w:t xml:space="preserve"> </w:t>
      </w:r>
      <w:r w:rsidR="00645CEA" w:rsidRPr="00EF69F4">
        <w:rPr>
          <w:rFonts w:ascii="Times New Roman" w:hAnsi="Times New Roman" w:cs="Times New Roman"/>
          <w:sz w:val="24"/>
          <w:szCs w:val="24"/>
          <w:lang w:val="id-ID"/>
        </w:rPr>
        <w:fldChar w:fldCharType="begin" w:fldLock="1"/>
      </w:r>
      <w:r w:rsidR="003F41A8" w:rsidRPr="00EF69F4">
        <w:rPr>
          <w:rFonts w:ascii="Times New Roman" w:hAnsi="Times New Roman" w:cs="Times New Roman"/>
          <w:sz w:val="24"/>
          <w:szCs w:val="24"/>
          <w:lang w:val="id-ID"/>
        </w:rPr>
        <w:instrText>ADDIN CSL_CITATION {"citationItems":[{"id":"ITEM-1","itemData":{"DOI":"10.37311/ijpe.v3i3.24315","abstract":"Background: Mouth is the first organ in the process of digesting food that used to destroy food. The mouth is a vulnerable place and often suffers from infection because of the entry of harmful agents such as microorganisms and carcinogenic agents. Bacteria can be found in the mouth because of factors that support bacterial growth, such as food residue, temperature, and pH. The examples of bacteria in the oral cavity are Staphylococcus, Streptococcus, Klebsiela, Lactobacillus, and Veillonella. Brushing teeth can reduce or inhibit bacteria in the mouth by cleaning mouth from food residue so that the fermentation doesn't take too long. The purpose of this study was to find out the comparison between the number of bacteria in the mouth before and after brushing teeth. The research design used cross-sectional sampling, while data collection techniques used purposive sampling. The sample for this study consisted of 39 respondents. The analysis of normality test used Shapiro-Wilk, and the data hypothesis test used the Wilcoxon signed rank test with a sig value of 0.000. The results showed mean colony results before brushing teeth 7x10 5 CFU/ml and after 7x10 3 CFU/ml. The conclusion of this study, there was a significant comparison of bacterial number between before and after toothbrushing.","author":[{"dropping-particle":"","family":"Agustina","given":"Novia","non-dropping-particle":"","parse-names":false,"suffix":""},{"dropping-particle":"","family":"Sihotang","given":"Rialjelson Reksus","non-dropping-particle":"","parse-names":false,"suffix":""}],"container-title":"Indonesian Journal of Pharmaceutical Education ","id":"ITEM-1","issue":"3","issued":{"date-parts":[["2023"]]},"page":"557-566","title":"The Comparison of Bacterial Number in The Oral Cavity Before and After Toothbrushing","type":"article-journal","volume":"3"},"uris":["http://www.mendeley.com/documents/?uuid=7764e6e0-f9e6-4320-9f42-e698a51a76cd"]}],"mendeley":{"formattedCitation":"(Agustina &amp; Sihotang, 2023)","plainTextFormattedCitation":"(Agustina &amp; Sihotang, 2023)","previouslyFormattedCitation":"(Agustina &amp; Sihotang, 2023)"},"properties":{"noteIndex":0},"schema":"https://github.com/citation-style-language/schema/raw/master/csl-citation.json"}</w:instrText>
      </w:r>
      <w:r w:rsidR="00645CEA" w:rsidRPr="00EF69F4">
        <w:rPr>
          <w:rFonts w:ascii="Times New Roman" w:hAnsi="Times New Roman" w:cs="Times New Roman"/>
          <w:sz w:val="24"/>
          <w:szCs w:val="24"/>
          <w:lang w:val="id-ID"/>
        </w:rPr>
        <w:fldChar w:fldCharType="separate"/>
      </w:r>
      <w:r w:rsidR="00645CEA" w:rsidRPr="00EF69F4">
        <w:rPr>
          <w:rFonts w:ascii="Times New Roman" w:hAnsi="Times New Roman" w:cs="Times New Roman"/>
          <w:noProof/>
          <w:sz w:val="24"/>
          <w:szCs w:val="24"/>
          <w:lang w:val="id-ID"/>
        </w:rPr>
        <w:t>(Agustina &amp; Sihotang, 2023)</w:t>
      </w:r>
      <w:r w:rsidR="00645CEA" w:rsidRPr="00EF69F4">
        <w:rPr>
          <w:rFonts w:ascii="Times New Roman" w:hAnsi="Times New Roman" w:cs="Times New Roman"/>
          <w:sz w:val="24"/>
          <w:szCs w:val="24"/>
          <w:lang w:val="id-ID"/>
        </w:rPr>
        <w:fldChar w:fldCharType="end"/>
      </w:r>
      <w:r w:rsidR="00645CEA" w:rsidRPr="00EF69F4">
        <w:rPr>
          <w:rFonts w:ascii="Times New Roman" w:hAnsi="Times New Roman" w:cs="Times New Roman"/>
          <w:sz w:val="24"/>
          <w:szCs w:val="24"/>
          <w:lang w:val="id-ID"/>
        </w:rPr>
        <w:t>.</w:t>
      </w:r>
    </w:p>
    <w:p w14:paraId="457B40E5" w14:textId="77777777" w:rsidR="00854865" w:rsidRPr="00EF69F4" w:rsidRDefault="00DE3694"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 xml:space="preserve">Salah satu mikroorganisme penyebab penyakit infeksi pada rongga mulut adalah bakteri. Salah satu bakteri penyebab penyakit infeksi pada gigi dan rongga </w:t>
      </w:r>
      <w:r w:rsidRPr="00EF69F4">
        <w:rPr>
          <w:rFonts w:ascii="Times New Roman" w:hAnsi="Times New Roman" w:cs="Times New Roman"/>
          <w:sz w:val="24"/>
          <w:szCs w:val="24"/>
          <w:lang w:val="id-ID"/>
        </w:rPr>
        <w:lastRenderedPageBreak/>
        <w:t xml:space="preserve">mulut yaitu </w:t>
      </w:r>
      <w:r w:rsidR="00DB4251" w:rsidRPr="00EF69F4">
        <w:rPr>
          <w:rFonts w:ascii="Times New Roman" w:hAnsi="Times New Roman" w:cs="Times New Roman"/>
          <w:sz w:val="24"/>
          <w:szCs w:val="24"/>
          <w:lang w:val="id-ID"/>
        </w:rPr>
        <w:t xml:space="preserve">bakteri </w:t>
      </w:r>
      <w:r w:rsidR="00DB4251" w:rsidRPr="00EF69F4">
        <w:rPr>
          <w:rFonts w:ascii="Times New Roman" w:hAnsi="Times New Roman" w:cs="Times New Roman"/>
          <w:i/>
          <w:sz w:val="24"/>
          <w:szCs w:val="24"/>
          <w:lang w:val="id-ID"/>
        </w:rPr>
        <w:t>Streptococcus mutans</w:t>
      </w:r>
      <w:r w:rsidR="00DB4251" w:rsidRPr="00EF69F4">
        <w:rPr>
          <w:rFonts w:ascii="Times New Roman" w:hAnsi="Times New Roman" w:cs="Times New Roman"/>
          <w:sz w:val="24"/>
          <w:szCs w:val="24"/>
          <w:lang w:val="id-ID"/>
        </w:rPr>
        <w:t xml:space="preserve">. Bakteri </w:t>
      </w:r>
      <w:r w:rsidR="00DB4251" w:rsidRPr="00EF69F4">
        <w:rPr>
          <w:rFonts w:ascii="Times New Roman" w:hAnsi="Times New Roman" w:cs="Times New Roman"/>
          <w:i/>
          <w:sz w:val="24"/>
          <w:szCs w:val="24"/>
          <w:lang w:val="id-ID"/>
        </w:rPr>
        <w:t>Streptococcus mutans</w:t>
      </w:r>
      <w:r w:rsidR="00DB4251" w:rsidRPr="00EF69F4">
        <w:rPr>
          <w:rFonts w:ascii="Times New Roman" w:hAnsi="Times New Roman" w:cs="Times New Roman"/>
          <w:sz w:val="24"/>
          <w:szCs w:val="24"/>
          <w:lang w:val="id-ID"/>
        </w:rPr>
        <w:t xml:space="preserve"> termasuk salah satu dalam golongan bakteri Gram positif yang merupakan golongan dengan interaksi antara ionik dan hidrofobik spesifik serta struktur permukaannya yang mirip dengan lektin. Lektin ini berfungsi untuk melekatkan diri pada pelikel satu sama lain.</w:t>
      </w:r>
    </w:p>
    <w:p w14:paraId="247566B0" w14:textId="77777777" w:rsidR="00DB4251" w:rsidRPr="00EF69F4" w:rsidRDefault="00DB4251"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i/>
          <w:sz w:val="24"/>
          <w:szCs w:val="24"/>
          <w:lang w:val="id-ID"/>
        </w:rPr>
        <w:t>Streptococcus mutans</w:t>
      </w:r>
      <w:r w:rsidRPr="00EF69F4">
        <w:rPr>
          <w:rFonts w:ascii="Times New Roman" w:hAnsi="Times New Roman" w:cs="Times New Roman"/>
          <w:sz w:val="24"/>
          <w:szCs w:val="24"/>
          <w:lang w:val="id-ID"/>
        </w:rPr>
        <w:t xml:space="preserve"> merupakan salah satu bakteri penyebab karies gigi yang menyebabkan korosi pada email gigi, </w:t>
      </w:r>
      <w:r w:rsidRPr="00EF69F4">
        <w:rPr>
          <w:rFonts w:ascii="Times New Roman" w:hAnsi="Times New Roman" w:cs="Times New Roman"/>
          <w:i/>
          <w:sz w:val="24"/>
          <w:szCs w:val="24"/>
          <w:lang w:val="id-ID"/>
        </w:rPr>
        <w:t>Streptococcus mutans</w:t>
      </w:r>
      <w:r w:rsidRPr="00EF69F4">
        <w:rPr>
          <w:rFonts w:ascii="Times New Roman" w:hAnsi="Times New Roman" w:cs="Times New Roman"/>
          <w:sz w:val="24"/>
          <w:szCs w:val="24"/>
          <w:lang w:val="id-ID"/>
        </w:rPr>
        <w:t xml:space="preserve"> akan mengubah karbohidrat yang dikonsumsi dan terurai menjadi sukrosa yang merupakan media </w:t>
      </w:r>
      <w:r w:rsidR="005659AA" w:rsidRPr="00EF69F4">
        <w:rPr>
          <w:rFonts w:ascii="Times New Roman" w:hAnsi="Times New Roman" w:cs="Times New Roman"/>
          <w:sz w:val="24"/>
          <w:szCs w:val="24"/>
          <w:lang w:val="id-ID"/>
        </w:rPr>
        <w:t xml:space="preserve">terbaik bagi tumbuh kembang bakteri tersebut. Streptococcus mutans mempunyai kemampuan memetabolisme sukrosa menjadi asam </w:t>
      </w:r>
      <w:r w:rsidR="00506B90" w:rsidRPr="00EF69F4">
        <w:rPr>
          <w:rFonts w:ascii="Times New Roman" w:hAnsi="Times New Roman" w:cs="Times New Roman"/>
          <w:sz w:val="24"/>
          <w:szCs w:val="24"/>
          <w:lang w:val="id-ID"/>
        </w:rPr>
        <w:t>yang dapat mengakibatkan demineralisasi emil sehingga dapat menyebab</w:t>
      </w:r>
      <w:r w:rsidR="003F41A8" w:rsidRPr="00EF69F4">
        <w:rPr>
          <w:rFonts w:ascii="Times New Roman" w:hAnsi="Times New Roman" w:cs="Times New Roman"/>
          <w:sz w:val="24"/>
          <w:szCs w:val="24"/>
          <w:lang w:val="id-ID"/>
        </w:rPr>
        <w:t xml:space="preserve">kan awal terjadinya karies gigi </w:t>
      </w:r>
      <w:r w:rsidR="003F41A8" w:rsidRPr="00EF69F4">
        <w:rPr>
          <w:rFonts w:ascii="Times New Roman" w:hAnsi="Times New Roman" w:cs="Times New Roman"/>
          <w:sz w:val="24"/>
          <w:szCs w:val="24"/>
          <w:lang w:val="id-ID"/>
        </w:rPr>
        <w:fldChar w:fldCharType="begin" w:fldLock="1"/>
      </w:r>
      <w:r w:rsidR="009B3804" w:rsidRPr="00EF69F4">
        <w:rPr>
          <w:rFonts w:ascii="Times New Roman" w:hAnsi="Times New Roman" w:cs="Times New Roman"/>
          <w:sz w:val="24"/>
          <w:szCs w:val="24"/>
          <w:lang w:val="id-ID"/>
        </w:rPr>
        <w:instrText>ADDIN CSL_CITATION {"citationItems":[{"id":"ITEM-1","itemData":{"author":[{"dropping-particle":"","family":"Pharmacia","given":"Jurnal","non-dropping-particle":"","parse-names":false,"suffix":""},{"dropping-particle":"","family":"Waluya","given":"Mandala","non-dropping-particle":"","parse-names":false,"suffix":""},{"dropping-particle":"","family":"Pharmacia","given":"Jurnal","non-dropping-particle":"","parse-names":false,"suffix":""},{"dropping-particle":"","family":"Waluya","given":"Mandala","non-dropping-particle":"","parse-names":false,"suffix":""},{"dropping-particle":"","family":"No","given":"Vol","non-dropping-particle":"","parse-names":false,"suffix":""},{"dropping-particle":"","family":"Pardede","given":"Devi Triani","non-dropping-particle":"","parse-names":false,"suffix":""},{"dropping-particle":"","family":"Juliansyah","given":"Risky","non-dropping-particle":"","parse-names":false,"suffix":""},{"dropping-particle":"","family":"Fauziah","given":"Rismayanti","non-dropping-particle":"","parse-names":false,"suffix":""}],"id":"ITEM-1","issue":"6","issued":{"date-parts":[["2024"]]},"title":"Uji Aktivitas Antibakteri Ekstrak Metanol Daun Maja ( Aegle marmelos L . ) Terhadap Bakteri Streptococcus Mutans dan Escherichia Coli Testing The Antibacterial Activity of The Methanol Extract of Maja Leaves ( Aegle marmelos L ) Against The Bacteria Strep","type":"article-journal","volume":"3"},"uris":["http://www.mendeley.com/documents/?uuid=49679ce1-b3bb-4f07-add3-8bebaffdb8b5"]}],"mendeley":{"formattedCitation":"(Pharmacia et al., 2024)","plainTextFormattedCitation":"(Pharmacia et al., 2024)","previouslyFormattedCitation":"(Pharmacia et al., 2024)"},"properties":{"noteIndex":0},"schema":"https://github.com/citation-style-language/schema/raw/master/csl-citation.json"}</w:instrText>
      </w:r>
      <w:r w:rsidR="003F41A8" w:rsidRPr="00EF69F4">
        <w:rPr>
          <w:rFonts w:ascii="Times New Roman" w:hAnsi="Times New Roman" w:cs="Times New Roman"/>
          <w:sz w:val="24"/>
          <w:szCs w:val="24"/>
          <w:lang w:val="id-ID"/>
        </w:rPr>
        <w:fldChar w:fldCharType="separate"/>
      </w:r>
      <w:r w:rsidR="003F41A8" w:rsidRPr="00EF69F4">
        <w:rPr>
          <w:rFonts w:ascii="Times New Roman" w:hAnsi="Times New Roman" w:cs="Times New Roman"/>
          <w:noProof/>
          <w:sz w:val="24"/>
          <w:szCs w:val="24"/>
          <w:lang w:val="id-ID"/>
        </w:rPr>
        <w:t>(Pharmacia et al., 2024)</w:t>
      </w:r>
      <w:r w:rsidR="003F41A8" w:rsidRPr="00EF69F4">
        <w:rPr>
          <w:rFonts w:ascii="Times New Roman" w:hAnsi="Times New Roman" w:cs="Times New Roman"/>
          <w:sz w:val="24"/>
          <w:szCs w:val="24"/>
          <w:lang w:val="id-ID"/>
        </w:rPr>
        <w:fldChar w:fldCharType="end"/>
      </w:r>
      <w:r w:rsidR="003F41A8" w:rsidRPr="00EF69F4">
        <w:rPr>
          <w:rFonts w:ascii="Times New Roman" w:hAnsi="Times New Roman" w:cs="Times New Roman"/>
          <w:sz w:val="24"/>
          <w:szCs w:val="24"/>
          <w:lang w:val="id-ID"/>
        </w:rPr>
        <w:t>.</w:t>
      </w:r>
    </w:p>
    <w:p w14:paraId="46F12B14" w14:textId="77777777" w:rsidR="005555C9" w:rsidRPr="00EF69F4" w:rsidRDefault="005555C9"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i/>
          <w:sz w:val="24"/>
          <w:szCs w:val="24"/>
          <w:lang w:val="id-ID"/>
        </w:rPr>
        <w:tab/>
      </w:r>
      <w:r w:rsidR="00205565" w:rsidRPr="00EF69F4">
        <w:rPr>
          <w:rFonts w:ascii="Times New Roman" w:hAnsi="Times New Roman" w:cs="Times New Roman"/>
          <w:sz w:val="24"/>
          <w:szCs w:val="24"/>
          <w:lang w:val="id-ID"/>
        </w:rPr>
        <w:t>Berdasarkan penelitian</w:t>
      </w:r>
      <w:r w:rsidR="001B6296" w:rsidRPr="00EF69F4">
        <w:rPr>
          <w:rFonts w:ascii="Times New Roman" w:hAnsi="Times New Roman" w:cs="Times New Roman"/>
          <w:sz w:val="24"/>
          <w:szCs w:val="24"/>
          <w:lang w:val="id-ID"/>
        </w:rPr>
        <w:t xml:space="preserve"> ini</w:t>
      </w:r>
      <w:r w:rsidR="00205565" w:rsidRPr="00EF69F4">
        <w:rPr>
          <w:rFonts w:ascii="Times New Roman" w:hAnsi="Times New Roman" w:cs="Times New Roman"/>
          <w:sz w:val="24"/>
          <w:szCs w:val="24"/>
          <w:lang w:val="id-ID"/>
        </w:rPr>
        <w:t xml:space="preserve"> </w:t>
      </w:r>
      <w:r w:rsidR="00BB13F4" w:rsidRPr="00EF69F4">
        <w:rPr>
          <w:rFonts w:ascii="Times New Roman" w:hAnsi="Times New Roman" w:cs="Times New Roman"/>
          <w:sz w:val="24"/>
          <w:szCs w:val="24"/>
          <w:lang w:val="id-ID"/>
        </w:rPr>
        <w:fldChar w:fldCharType="begin" w:fldLock="1"/>
      </w:r>
      <w:r w:rsidR="00873C73" w:rsidRPr="00EF69F4">
        <w:rPr>
          <w:rFonts w:ascii="Times New Roman" w:hAnsi="Times New Roman" w:cs="Times New Roman"/>
          <w:sz w:val="24"/>
          <w:szCs w:val="24"/>
          <w:lang w:val="id-ID"/>
        </w:rPr>
        <w:instrText>ADDIN CSL_CITATION {"citationItems":[{"id":"ITEM-1","itemData":{"DOI":"10.24843/itepa.2018.v07.i04.p01","abstract":"This study aims to determine the levels of tannin and flavonoid compounds, as well as to determine the concentration of the extract of star anise (Illicium verum Hook.f) was most appropriate by used aquades solvent against the growth of Staphylococcus aureus. This research used experimental method with 5 kind of concentration which are 20%, 40%, 60%, 80% and 100%, each treatment was repeated 3 times to obtain 15 experimental units. The observed variables were quantitative testing of flavonoid and tannin compounds and create an inhibition zone produced by antimicrobial activity of the extract of star anise on Staphylococcus aureus. The data of this research are presented in the form of tables, figures and analyzed descriptively. The results showed that the extract contained flavonoid compounds of 0.106% and tannins of 1.018%. The extract of star anise can inhibit Staphylococcus aureus at a concentration of 40% with an average 7.03 mm inhibition zone.","author":[{"dropping-particle":"","family":"Rosari","given":"Ave Regina","non-dropping-particle":"","parse-names":false,"suffix":""},{"dropping-particle":"","family":"Duniaji","given":"Agus Selamet","non-dropping-particle":"","parse-names":false,"suffix":""},{"dropping-particle":"","family":"Nocianitri","given":"Komang Ayu","non-dropping-particle":"","parse-names":false,"suffix":""}],"container-title":"Jurnal Ilmu dan Teknologi Pangan (ITEPA)","id":"ITEM-1","issue":"4","issued":{"date-parts":[["2018"]]},"page":"148","title":"UJI FITOKIMIA EKSTRAK BUNGA LAWANG (Illicium verum Hook.f) DAN DAYA HAMBATNYA TERHADAP Staphylococcus aureus","type":"article-journal","volume":"7"},"uris":["http://www.mendeley.com/documents/?uuid=20036b95-b91c-4585-932d-32b565e50e47"]}],"mendeley":{"formattedCitation":"(Rosari et al., 2018)","plainTextFormattedCitation":"(Rosari et al., 2018)","previouslyFormattedCitation":"(Rosari et al., 2018)"},"properties":{"noteIndex":0},"schema":"https://github.com/citation-style-language/schema/raw/master/csl-citation.json"}</w:instrText>
      </w:r>
      <w:r w:rsidR="00BB13F4" w:rsidRPr="00EF69F4">
        <w:rPr>
          <w:rFonts w:ascii="Times New Roman" w:hAnsi="Times New Roman" w:cs="Times New Roman"/>
          <w:sz w:val="24"/>
          <w:szCs w:val="24"/>
          <w:lang w:val="id-ID"/>
        </w:rPr>
        <w:fldChar w:fldCharType="separate"/>
      </w:r>
      <w:r w:rsidR="00BB13F4" w:rsidRPr="00EF69F4">
        <w:rPr>
          <w:rFonts w:ascii="Times New Roman" w:hAnsi="Times New Roman" w:cs="Times New Roman"/>
          <w:noProof/>
          <w:sz w:val="24"/>
          <w:szCs w:val="24"/>
          <w:lang w:val="id-ID"/>
        </w:rPr>
        <w:t>(Rosari et al., 2018)</w:t>
      </w:r>
      <w:r w:rsidR="00BB13F4" w:rsidRPr="00EF69F4">
        <w:rPr>
          <w:rFonts w:ascii="Times New Roman" w:hAnsi="Times New Roman" w:cs="Times New Roman"/>
          <w:sz w:val="24"/>
          <w:szCs w:val="24"/>
          <w:lang w:val="id-ID"/>
        </w:rPr>
        <w:fldChar w:fldCharType="end"/>
      </w:r>
      <w:r w:rsidR="00BB13F4" w:rsidRPr="00EF69F4">
        <w:rPr>
          <w:rFonts w:ascii="Times New Roman" w:hAnsi="Times New Roman" w:cs="Times New Roman"/>
          <w:sz w:val="24"/>
          <w:szCs w:val="24"/>
          <w:lang w:val="id-ID"/>
        </w:rPr>
        <w:t xml:space="preserve"> </w:t>
      </w:r>
      <w:r w:rsidR="00BB13F4" w:rsidRPr="00EF69F4">
        <w:rPr>
          <w:rFonts w:ascii="Times New Roman" w:hAnsi="Times New Roman" w:cs="Times New Roman"/>
          <w:i/>
          <w:sz w:val="24"/>
          <w:szCs w:val="24"/>
          <w:lang w:val="id-ID"/>
        </w:rPr>
        <w:t>Staphylococcus aureus</w:t>
      </w:r>
      <w:r w:rsidR="00BB13F4" w:rsidRPr="00EF69F4">
        <w:rPr>
          <w:rFonts w:ascii="Times New Roman" w:hAnsi="Times New Roman" w:cs="Times New Roman"/>
          <w:sz w:val="24"/>
          <w:szCs w:val="24"/>
          <w:lang w:val="id-ID"/>
        </w:rPr>
        <w:t xml:space="preserve"> merupakan salah satu mikroba yang bersifat patogen Gram positif yang sering terdapat dalam makanan.</w:t>
      </w:r>
      <w:r w:rsidR="00554BEA" w:rsidRPr="00EF69F4">
        <w:rPr>
          <w:rFonts w:ascii="Times New Roman" w:hAnsi="Times New Roman" w:cs="Times New Roman"/>
          <w:sz w:val="24"/>
          <w:szCs w:val="24"/>
          <w:lang w:val="id-ID"/>
        </w:rPr>
        <w:t xml:space="preserve"> </w:t>
      </w:r>
      <w:r w:rsidR="00554BEA" w:rsidRPr="00EF69F4">
        <w:rPr>
          <w:rFonts w:ascii="Times New Roman" w:hAnsi="Times New Roman" w:cs="Times New Roman"/>
          <w:i/>
          <w:sz w:val="24"/>
          <w:szCs w:val="24"/>
          <w:lang w:val="id-ID"/>
        </w:rPr>
        <w:t>Staphylococcus aureus</w:t>
      </w:r>
      <w:r w:rsidR="00554BEA" w:rsidRPr="00EF69F4">
        <w:rPr>
          <w:rFonts w:ascii="Times New Roman" w:hAnsi="Times New Roman" w:cs="Times New Roman"/>
          <w:sz w:val="24"/>
          <w:szCs w:val="24"/>
          <w:lang w:val="id-ID"/>
        </w:rPr>
        <w:t xml:space="preserve"> biasanya cepat dan akut, tergantung pada daya tahan tubuh dan banyaknya toksin yang termakan. </w:t>
      </w:r>
      <w:r w:rsidR="001B6296" w:rsidRPr="00EF69F4">
        <w:rPr>
          <w:rFonts w:ascii="Times New Roman" w:hAnsi="Times New Roman" w:cs="Times New Roman"/>
          <w:sz w:val="24"/>
          <w:szCs w:val="24"/>
          <w:lang w:val="id-ID"/>
        </w:rPr>
        <w:t xml:space="preserve">Maka bunga lawang salah satu tumbuhan yang berpotensi sebagai antibakteri. Bunga lawang memiliki kandungan zat saponin, tanin dan flavonoid yang mampu menghambat pertumbuhan bakteri. Senyawa yang ada pada bunga lawang bisa didapatkan dengan cara ekstraksi. Hasil dari ekstraksi bunga lawang kemudian diuji kandungan fitokimia secara kuantitatif untuk mengetahui seberapa banyak senyawa aktif yang dimiliki oleh bunga lawang dan menguji daya hambatnya terhadap bakteri </w:t>
      </w:r>
      <w:r w:rsidR="001B6296" w:rsidRPr="00EF69F4">
        <w:rPr>
          <w:rFonts w:ascii="Times New Roman" w:hAnsi="Times New Roman" w:cs="Times New Roman"/>
          <w:i/>
          <w:sz w:val="24"/>
          <w:szCs w:val="24"/>
          <w:lang w:val="id-ID"/>
        </w:rPr>
        <w:t>Staphylococcus aureus</w:t>
      </w:r>
      <w:r w:rsidR="001B6296" w:rsidRPr="00EF69F4">
        <w:rPr>
          <w:rFonts w:ascii="Times New Roman" w:hAnsi="Times New Roman" w:cs="Times New Roman"/>
          <w:sz w:val="24"/>
          <w:szCs w:val="24"/>
          <w:lang w:val="id-ID"/>
        </w:rPr>
        <w:t>.</w:t>
      </w:r>
      <w:r w:rsidR="00873C73" w:rsidRPr="00EF69F4">
        <w:rPr>
          <w:rFonts w:ascii="Times New Roman" w:hAnsi="Times New Roman" w:cs="Times New Roman"/>
          <w:sz w:val="24"/>
          <w:szCs w:val="24"/>
          <w:lang w:val="id-ID"/>
        </w:rPr>
        <w:t xml:space="preserve"> Oleh karena itu peneliti ingin melihat kemampuan jenis bakteri Gram positif ialah </w:t>
      </w:r>
      <w:r w:rsidR="00873C73" w:rsidRPr="00EF69F4">
        <w:rPr>
          <w:rFonts w:ascii="Times New Roman" w:hAnsi="Times New Roman" w:cs="Times New Roman"/>
          <w:i/>
          <w:sz w:val="24"/>
          <w:szCs w:val="24"/>
          <w:lang w:val="id-ID"/>
        </w:rPr>
        <w:t>Streptococcus mutans</w:t>
      </w:r>
      <w:r w:rsidR="00873C73" w:rsidRPr="00EF69F4">
        <w:rPr>
          <w:rFonts w:ascii="Times New Roman" w:hAnsi="Times New Roman" w:cs="Times New Roman"/>
          <w:sz w:val="24"/>
          <w:szCs w:val="24"/>
          <w:lang w:val="id-ID"/>
        </w:rPr>
        <w:t xml:space="preserve"> terhadap</w:t>
      </w:r>
      <w:r w:rsidR="004256B4" w:rsidRPr="00EF69F4">
        <w:rPr>
          <w:rFonts w:ascii="Times New Roman" w:hAnsi="Times New Roman" w:cs="Times New Roman"/>
          <w:sz w:val="24"/>
          <w:szCs w:val="24"/>
          <w:lang w:val="id-ID"/>
        </w:rPr>
        <w:t xml:space="preserve"> </w:t>
      </w:r>
      <w:r w:rsidR="004256B4" w:rsidRPr="00EF69F4">
        <w:rPr>
          <w:rFonts w:ascii="Times New Roman" w:hAnsi="Times New Roman" w:cs="Times New Roman"/>
          <w:sz w:val="24"/>
          <w:szCs w:val="24"/>
          <w:lang w:val="id-ID"/>
        </w:rPr>
        <w:lastRenderedPageBreak/>
        <w:t>serbuk</w:t>
      </w:r>
      <w:r w:rsidR="00873C73" w:rsidRPr="00EF69F4">
        <w:rPr>
          <w:rFonts w:ascii="Times New Roman" w:hAnsi="Times New Roman" w:cs="Times New Roman"/>
          <w:sz w:val="24"/>
          <w:szCs w:val="24"/>
          <w:lang w:val="id-ID"/>
        </w:rPr>
        <w:t xml:space="preserve"> bunga lawang. Tujuan penelitian untuk mengetahui efektivitas daya hambat bakteri pada tumbuhan bunga lawang terhadap bakteri </w:t>
      </w:r>
      <w:r w:rsidR="00873C73" w:rsidRPr="00EF69F4">
        <w:rPr>
          <w:rFonts w:ascii="Times New Roman" w:hAnsi="Times New Roman" w:cs="Times New Roman"/>
          <w:i/>
          <w:sz w:val="24"/>
          <w:szCs w:val="24"/>
          <w:lang w:val="id-ID"/>
        </w:rPr>
        <w:t>Streptococcus mutans</w:t>
      </w:r>
      <w:r w:rsidR="00873C73" w:rsidRPr="00EF69F4">
        <w:rPr>
          <w:rFonts w:ascii="Times New Roman" w:hAnsi="Times New Roman" w:cs="Times New Roman"/>
          <w:sz w:val="24"/>
          <w:szCs w:val="24"/>
          <w:lang w:val="id-ID"/>
        </w:rPr>
        <w:t xml:space="preserve"> </w:t>
      </w:r>
      <w:r w:rsidR="00873C73" w:rsidRPr="00EF69F4">
        <w:rPr>
          <w:rFonts w:ascii="Times New Roman" w:hAnsi="Times New Roman" w:cs="Times New Roman"/>
          <w:sz w:val="24"/>
          <w:szCs w:val="24"/>
          <w:lang w:val="id-ID"/>
        </w:rPr>
        <w:fldChar w:fldCharType="begin" w:fldLock="1"/>
      </w:r>
      <w:r w:rsidR="00D45C0C" w:rsidRPr="00EF69F4">
        <w:rPr>
          <w:rFonts w:ascii="Times New Roman" w:hAnsi="Times New Roman" w:cs="Times New Roman"/>
          <w:sz w:val="24"/>
          <w:szCs w:val="24"/>
          <w:lang w:val="id-ID"/>
        </w:rPr>
        <w:instrText>ADDIN CSL_CITATION {"citationItems":[{"id":"ITEM-1","itemData":{"DOI":"10.53699/joimedlabs.v3i1.75","ISSN":"2775-0108","abstract":"Fragrant pandan leaves (Pandanus amaryllifolius Roxb) is a type of plant that contains flavonoid compounds, alkaloids, saponins and tannins that can function as antibacterial. Streptococcus mutans is one of the bacteria that causes dental caries. Fragrant pandan leaf extract is expected to be an alternative to overcome bacterial infections such as dental caries. Dental caries is a disease caused by damage to the enamel layer that can extend to the nerves of the teeth so that it will cause cavities caused by the bacterium Streptococcus mutans. The aim of this study was to determine the effectiveness of fragrant pandan leaf extract against the growth of Streptococcus mutans bacteria that causes dental caries. This type of research is a laboratory experiment using the disc diffusion method. Fragrant pandan leaves were extracted by maceration method using 96% ethanol as solvent. The results of this study showed that the pandan fragrant leaf extract had an inhibitory effect on the growth of Streptococcus mutans bacteria at concentrations of 25%, 50%, and 75% with an average inhibition zone diameter of 10.3 mm, 13.3 mm, 17.6. mm. Positive control (amoxicilin) ??44.3 mm and negative control (aquadest) had no value to inhibit bacterial growth. The conclusion is that pandan leaves extract (Pandanus amaryllifolius Roxb) can inhibit Streptococcus mutans which is the bacteria that causes dental caries.","author":[{"dropping-particle":"","family":"Juariah","given":"Siti","non-dropping-particle":"","parse-names":false,"suffix":""},{"dropping-particle":"","family":"Wiranda","given":"Junia","non-dropping-particle":"","parse-names":false,"suffix":""},{"dropping-particle":"","family":"Sepryani","given":"Harni","non-dropping-particle":"","parse-names":false,"suffix":""}],"container-title":"Journal of Indonesian Medical Laboratory and Science (JoIMedLabS)","id":"ITEM-1","issue":"1","issued":{"date-parts":[["2022"]]},"page":"89-96","title":"UJI EFEKTIFITAS EKSTRAK DAUN PANDAN WANGI (Pandanus amaryllifolius Roxb) TERHADAP PERTUMBUHAN BAKTERI Streptococcus mutans","type":"article-journal","volume":"3"},"uris":["http://www.mendeley.com/documents/?uuid=d62a4bf3-8587-49a1-92ff-7e7d5277b162"]}],"mendeley":{"formattedCitation":"(Juariah et al., 2022)","plainTextFormattedCitation":"(Juariah et al., 2022)","previouslyFormattedCitation":"(Juariah et al., 2022)"},"properties":{"noteIndex":0},"schema":"https://github.com/citation-style-language/schema/raw/master/csl-citation.json"}</w:instrText>
      </w:r>
      <w:r w:rsidR="00873C73" w:rsidRPr="00EF69F4">
        <w:rPr>
          <w:rFonts w:ascii="Times New Roman" w:hAnsi="Times New Roman" w:cs="Times New Roman"/>
          <w:sz w:val="24"/>
          <w:szCs w:val="24"/>
          <w:lang w:val="id-ID"/>
        </w:rPr>
        <w:fldChar w:fldCharType="separate"/>
      </w:r>
      <w:r w:rsidR="00873C73" w:rsidRPr="00EF69F4">
        <w:rPr>
          <w:rFonts w:ascii="Times New Roman" w:hAnsi="Times New Roman" w:cs="Times New Roman"/>
          <w:noProof/>
          <w:sz w:val="24"/>
          <w:szCs w:val="24"/>
          <w:lang w:val="id-ID"/>
        </w:rPr>
        <w:t>(Juariah et al., 2022)</w:t>
      </w:r>
      <w:r w:rsidR="00873C73" w:rsidRPr="00EF69F4">
        <w:rPr>
          <w:rFonts w:ascii="Times New Roman" w:hAnsi="Times New Roman" w:cs="Times New Roman"/>
          <w:sz w:val="24"/>
          <w:szCs w:val="24"/>
          <w:lang w:val="id-ID"/>
        </w:rPr>
        <w:fldChar w:fldCharType="end"/>
      </w:r>
      <w:r w:rsidR="00873C73" w:rsidRPr="00EF69F4">
        <w:rPr>
          <w:rFonts w:ascii="Times New Roman" w:hAnsi="Times New Roman" w:cs="Times New Roman"/>
          <w:sz w:val="24"/>
          <w:szCs w:val="24"/>
          <w:lang w:val="id-ID"/>
        </w:rPr>
        <w:t>.</w:t>
      </w:r>
    </w:p>
    <w:p w14:paraId="2D0E8080" w14:textId="77777777" w:rsidR="004708CF" w:rsidRPr="00EF69F4" w:rsidRDefault="004708CF"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00DA42D5" w:rsidRPr="00EF69F4">
        <w:rPr>
          <w:rFonts w:ascii="Times New Roman" w:hAnsi="Times New Roman" w:cs="Times New Roman"/>
          <w:sz w:val="24"/>
          <w:szCs w:val="24"/>
          <w:lang w:val="id-ID"/>
        </w:rPr>
        <w:t xml:space="preserve">Tablet adalah suatu bentuk sediaan padat yang kompak, berbentuk pipih atau sirkula, permukaan rata atau cembung, mengandung satu atau lebih bahan obat dengan atau tanpa bahan tambahan dan dibuat dengan cara dicetak atau dikempa </w:t>
      </w:r>
      <w:sdt>
        <w:sdtPr>
          <w:rPr>
            <w:rFonts w:ascii="Times New Roman" w:hAnsi="Times New Roman" w:cs="Times New Roman"/>
            <w:color w:val="000000"/>
            <w:sz w:val="24"/>
            <w:szCs w:val="24"/>
            <w:lang w:val="id-ID"/>
          </w:rPr>
          <w:tag w:val="MENDELEY_CITATION_v3_eyJjaXRhdGlvbklEIjoiTUVOREVMRVlfQ0lUQVRJT05fNmZmNDM5ODctMjY0NC00Nzk2LTgzYTAtMDUxZGMxYTZlNDBl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040941976"/>
          <w:placeholder>
            <w:docPart w:val="86D560728AA8429B9B462D83FD918955"/>
          </w:placeholder>
        </w:sdtPr>
        <w:sdtEndPr/>
        <w:sdtContent>
          <w:bookmarkStart w:id="3" w:name="_GoBack"/>
          <w:r w:rsidR="0069421C" w:rsidRPr="00EF69F4">
            <w:rPr>
              <w:rFonts w:ascii="Times New Roman" w:hAnsi="Times New Roman" w:cs="Times New Roman"/>
              <w:color w:val="000000"/>
              <w:sz w:val="24"/>
              <w:szCs w:val="24"/>
              <w:lang w:val="id-ID"/>
            </w:rPr>
            <w:t>(Tungadi et al., 2018)</w:t>
          </w:r>
          <w:bookmarkEnd w:id="3"/>
        </w:sdtContent>
      </w:sdt>
      <w:r w:rsidR="0069421C" w:rsidRPr="00EF69F4">
        <w:rPr>
          <w:rFonts w:ascii="Times New Roman" w:hAnsi="Times New Roman" w:cs="Times New Roman"/>
          <w:color w:val="000000" w:themeColor="text1"/>
          <w:sz w:val="24"/>
          <w:szCs w:val="24"/>
          <w:lang w:val="id-ID"/>
        </w:rPr>
        <w:t xml:space="preserve">. </w:t>
      </w:r>
      <w:r w:rsidRPr="00EF69F4">
        <w:rPr>
          <w:rFonts w:ascii="Times New Roman" w:hAnsi="Times New Roman" w:cs="Times New Roman"/>
          <w:sz w:val="24"/>
          <w:szCs w:val="24"/>
          <w:lang w:val="id-ID"/>
        </w:rPr>
        <w:t>Salah satu sediaan farmasi yang dijumpai pada rongga mulut adalah sediaan tablet hisap.</w:t>
      </w:r>
      <w:r w:rsidR="003D7424" w:rsidRPr="00EF69F4">
        <w:rPr>
          <w:rFonts w:ascii="Times New Roman" w:hAnsi="Times New Roman" w:cs="Times New Roman"/>
          <w:sz w:val="24"/>
          <w:szCs w:val="24"/>
          <w:lang w:val="id-ID"/>
        </w:rPr>
        <w:t xml:space="preserve"> Tablet hisap adalah sediaan padat mengandung satu atau lebih bahan obat, umumnya dengan bahan dasar beraroma dan manis, yang dapat membuat tablet melarut atau hancur perlahan dalam mulut. Tablet hisap biasanya lebih berguna untuk anak-anak atau orang dewasa yang memiliki kesulitan dalam menelan. Manfaat </w:t>
      </w:r>
      <w:r w:rsidR="00FD1BEB" w:rsidRPr="00EF69F4">
        <w:rPr>
          <w:rFonts w:ascii="Times New Roman" w:hAnsi="Times New Roman" w:cs="Times New Roman"/>
          <w:sz w:val="24"/>
          <w:szCs w:val="24"/>
          <w:lang w:val="id-ID"/>
        </w:rPr>
        <w:t xml:space="preserve">sediaan tablet hisap dapat </w:t>
      </w:r>
      <w:r w:rsidR="003D7424" w:rsidRPr="00EF69F4">
        <w:rPr>
          <w:rFonts w:ascii="Times New Roman" w:hAnsi="Times New Roman" w:cs="Times New Roman"/>
          <w:sz w:val="24"/>
          <w:szCs w:val="24"/>
          <w:lang w:val="id-ID"/>
        </w:rPr>
        <w:t xml:space="preserve">meningkatkan kemampuan pasien menerima obat (khususnya pada pasien anak-anak), dan mudah dikonsumsi serta absorbsi obat lebih cepat </w:t>
      </w:r>
      <w:r w:rsidR="00D45C0C" w:rsidRPr="00EF69F4">
        <w:rPr>
          <w:rFonts w:ascii="Times New Roman" w:hAnsi="Times New Roman" w:cs="Times New Roman"/>
          <w:sz w:val="24"/>
          <w:szCs w:val="24"/>
          <w:lang w:val="id-ID"/>
        </w:rPr>
        <w:fldChar w:fldCharType="begin" w:fldLock="1"/>
      </w:r>
      <w:r w:rsidR="006F4EFC" w:rsidRPr="00EF69F4">
        <w:rPr>
          <w:rFonts w:ascii="Times New Roman" w:hAnsi="Times New Roman" w:cs="Times New Roman"/>
          <w:sz w:val="24"/>
          <w:szCs w:val="24"/>
          <w:lang w:val="id-ID"/>
        </w:rPr>
        <w:instrText>ADDIN CSL_CITATION {"citationItems":[{"id":"ITEM-1","itemData":{"author":[{"dropping-particle":"","family":"Haris","given":"Zulfiah","non-dropping-particle":"","parse-names":false,"suffix":""},{"dropping-particle":"","family":"Mirawati","given":"","non-dropping-particle":"","parse-names":false,"suffix":""},{"dropping-particle":"","family":"Nurlina","given":"","non-dropping-particle":"","parse-names":false,"suffix":""}],"id":"ITEM-1","issue":"1","issued":{"date-parts":[["2024"]]},"page":"113-121","title":"Sifat Fisik Farmaseutik Tablet Hisap Herbal yang Menggunakan PVP k-30 dan Gom Arab sebagai Pengikat","type":"article-journal","volume":"2"},"uris":["http://www.mendeley.com/documents/?uuid=fefe66d8-ee36-4414-9cb3-4d27ec9dee2e"]}],"mendeley":{"formattedCitation":"(Haris et al., 2024)","plainTextFormattedCitation":"(Haris et al., 2024)","previouslyFormattedCitation":"(Haris et al., 2024)"},"properties":{"noteIndex":0},"schema":"https://github.com/citation-style-language/schema/raw/master/csl-citation.json"}</w:instrText>
      </w:r>
      <w:r w:rsidR="00D45C0C" w:rsidRPr="00EF69F4">
        <w:rPr>
          <w:rFonts w:ascii="Times New Roman" w:hAnsi="Times New Roman" w:cs="Times New Roman"/>
          <w:sz w:val="24"/>
          <w:szCs w:val="24"/>
          <w:lang w:val="id-ID"/>
        </w:rPr>
        <w:fldChar w:fldCharType="separate"/>
      </w:r>
      <w:r w:rsidR="00D45C0C" w:rsidRPr="00EF69F4">
        <w:rPr>
          <w:rFonts w:ascii="Times New Roman" w:hAnsi="Times New Roman" w:cs="Times New Roman"/>
          <w:noProof/>
          <w:sz w:val="24"/>
          <w:szCs w:val="24"/>
          <w:lang w:val="id-ID"/>
        </w:rPr>
        <w:t>(Haris et al., 2024)</w:t>
      </w:r>
      <w:r w:rsidR="00D45C0C" w:rsidRPr="00EF69F4">
        <w:rPr>
          <w:rFonts w:ascii="Times New Roman" w:hAnsi="Times New Roman" w:cs="Times New Roman"/>
          <w:sz w:val="24"/>
          <w:szCs w:val="24"/>
          <w:lang w:val="id-ID"/>
        </w:rPr>
        <w:fldChar w:fldCharType="end"/>
      </w:r>
      <w:r w:rsidR="00D45C0C" w:rsidRPr="00EF69F4">
        <w:rPr>
          <w:rFonts w:ascii="Times New Roman" w:hAnsi="Times New Roman" w:cs="Times New Roman"/>
          <w:sz w:val="24"/>
          <w:szCs w:val="24"/>
          <w:lang w:val="id-ID"/>
        </w:rPr>
        <w:t>.</w:t>
      </w:r>
      <w:r w:rsidR="00FD1BEB" w:rsidRPr="00EF69F4">
        <w:rPr>
          <w:rFonts w:ascii="Times New Roman" w:hAnsi="Times New Roman" w:cs="Times New Roman"/>
          <w:sz w:val="24"/>
          <w:szCs w:val="24"/>
          <w:lang w:val="id-ID"/>
        </w:rPr>
        <w:t xml:space="preserve"> </w:t>
      </w:r>
    </w:p>
    <w:p w14:paraId="20646700" w14:textId="77777777" w:rsidR="00CA681F" w:rsidRPr="00EF69F4" w:rsidRDefault="00CA681F"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006F4EFC" w:rsidRPr="00EF69F4">
        <w:rPr>
          <w:rFonts w:ascii="Times New Roman" w:hAnsi="Times New Roman" w:cs="Times New Roman"/>
          <w:sz w:val="24"/>
          <w:szCs w:val="24"/>
          <w:lang w:val="id-ID"/>
        </w:rPr>
        <w:t xml:space="preserve">Tablet hisap telah banyak digunakan karena kelebihannya, terutama rasanya yang enak sehingga lebih diterima oleh pasien, meningkatkan waktu retensi obat di dalam rongga mulut, menurunkan iritasi lambung, penyimpanan dan cara penggunaannya yang mudah. Tujuan penelitian ini ialah untuk mengetahui bagaimana formulasi dan cara pembuatan tablet hisap yang tepat sesuai dengan CPOB kemudian dilakukan evaluasi sediaan fisik untuk menjamin mutu sediaan </w:t>
      </w:r>
      <w:r w:rsidR="0084707A" w:rsidRPr="00EF69F4">
        <w:rPr>
          <w:rFonts w:ascii="Times New Roman" w:hAnsi="Times New Roman" w:cs="Times New Roman"/>
          <w:sz w:val="24"/>
          <w:szCs w:val="24"/>
          <w:lang w:val="id-ID"/>
        </w:rPr>
        <w:fldChar w:fldCharType="begin" w:fldLock="1"/>
      </w:r>
      <w:r w:rsidR="006F3EE9" w:rsidRPr="00EF69F4">
        <w:rPr>
          <w:rFonts w:ascii="Times New Roman" w:hAnsi="Times New Roman" w:cs="Times New Roman"/>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songko","given":"Govan Hanif","non-dropping-particle":"","parse-names":false,"suffix":""},{"dropping-particle":"","family":"Jupita","given":"","non-dropping-particle":"","parse-names":false,"suffix":""},{"dropping-particle":"","family":"Erwanda","given":"Astrid Vanessa Putri","non-dropping-particle":"","parse-names":false,"suffix":""},{"dropping-particle":"","family":"Widyasrini","given":"Pangestika","non-dropping-particle":"","parse-names":false,"suffix":""},{"dropping-particle":"","family":"Alfiaa’yuni","given":"Tiara","non-dropping-particle":"","parse-names":false,"suffix":""}],"id":"ITEM-1","issue":"3","issued":{"date-parts":[["2024"]]},"page":"1-14","title":"FORMULASI DAN EVALUASI SEDIAAN TABLET HISAP DARI BAHAN EKSTRAK BUNGA TELANG (Clitoria ternatea L.) UNTUK MENGERCERKAN DAHAK","type":"article-journal","volume":"3"},"uris":["http://www.mendeley.com/documents/?uuid=d2105dd5-8aef-4d74-b8d0-b69302407ecb"]}],"mendeley":{"formattedCitation":"(Sasongko et al., 2024)","plainTextFormattedCitation":"(Sasongko et al., 2024)","previouslyFormattedCitation":"(Sasongko et al., 2024)"},"properties":{"noteIndex":0},"schema":"https://github.com/citation-style-language/schema/raw/master/csl-citation.json"}</w:instrText>
      </w:r>
      <w:r w:rsidR="0084707A" w:rsidRPr="00EF69F4">
        <w:rPr>
          <w:rFonts w:ascii="Times New Roman" w:hAnsi="Times New Roman" w:cs="Times New Roman"/>
          <w:sz w:val="24"/>
          <w:szCs w:val="24"/>
          <w:lang w:val="id-ID"/>
        </w:rPr>
        <w:fldChar w:fldCharType="separate"/>
      </w:r>
      <w:r w:rsidR="0084707A" w:rsidRPr="00EF69F4">
        <w:rPr>
          <w:rFonts w:ascii="Times New Roman" w:hAnsi="Times New Roman" w:cs="Times New Roman"/>
          <w:noProof/>
          <w:sz w:val="24"/>
          <w:szCs w:val="24"/>
          <w:lang w:val="id-ID"/>
        </w:rPr>
        <w:t>(Sasongko et al., 2024)</w:t>
      </w:r>
      <w:r w:rsidR="0084707A" w:rsidRPr="00EF69F4">
        <w:rPr>
          <w:rFonts w:ascii="Times New Roman" w:hAnsi="Times New Roman" w:cs="Times New Roman"/>
          <w:sz w:val="24"/>
          <w:szCs w:val="24"/>
          <w:lang w:val="id-ID"/>
        </w:rPr>
        <w:fldChar w:fldCharType="end"/>
      </w:r>
      <w:r w:rsidR="0084707A" w:rsidRPr="00EF69F4">
        <w:rPr>
          <w:rFonts w:ascii="Times New Roman" w:hAnsi="Times New Roman" w:cs="Times New Roman"/>
          <w:sz w:val="24"/>
          <w:szCs w:val="24"/>
          <w:lang w:val="id-ID"/>
        </w:rPr>
        <w:t>.</w:t>
      </w:r>
    </w:p>
    <w:p w14:paraId="46D01CD4" w14:textId="77777777" w:rsidR="002603B0" w:rsidRPr="00EF69F4" w:rsidRDefault="002603B0"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sz w:val="24"/>
          <w:szCs w:val="24"/>
          <w:lang w:val="id-ID"/>
        </w:rPr>
        <w:tab/>
        <w:t>Berdasarkan uraian diatas</w:t>
      </w:r>
      <w:r w:rsidR="006979AF" w:rsidRPr="00EF69F4">
        <w:rPr>
          <w:rFonts w:ascii="Times New Roman" w:hAnsi="Times New Roman" w:cs="Times New Roman"/>
          <w:sz w:val="24"/>
          <w:szCs w:val="24"/>
          <w:lang w:val="id-ID"/>
        </w:rPr>
        <w:t>,</w:t>
      </w:r>
      <w:r w:rsidRPr="00EF69F4">
        <w:rPr>
          <w:rFonts w:ascii="Times New Roman" w:hAnsi="Times New Roman" w:cs="Times New Roman"/>
          <w:sz w:val="24"/>
          <w:szCs w:val="24"/>
          <w:lang w:val="id-ID"/>
        </w:rPr>
        <w:t xml:space="preserve"> maka peneliti tertarik u</w:t>
      </w:r>
      <w:r w:rsidR="006979AF" w:rsidRPr="00EF69F4">
        <w:rPr>
          <w:rFonts w:ascii="Times New Roman" w:hAnsi="Times New Roman" w:cs="Times New Roman"/>
          <w:sz w:val="24"/>
          <w:szCs w:val="24"/>
          <w:lang w:val="id-ID"/>
        </w:rPr>
        <w:t xml:space="preserve">ntuk melakukan </w:t>
      </w:r>
      <w:r w:rsidRPr="00EF69F4">
        <w:rPr>
          <w:rFonts w:ascii="Times New Roman" w:hAnsi="Times New Roman" w:cs="Times New Roman"/>
          <w:sz w:val="24"/>
          <w:szCs w:val="24"/>
          <w:lang w:val="id-ID"/>
        </w:rPr>
        <w:t xml:space="preserve"> penelitian tentang </w:t>
      </w:r>
      <w:r w:rsidR="00E52D06" w:rsidRPr="00EF69F4">
        <w:rPr>
          <w:rFonts w:ascii="Times New Roman" w:hAnsi="Times New Roman" w:cs="Times New Roman"/>
          <w:color w:val="000000" w:themeColor="text1"/>
          <w:sz w:val="24"/>
          <w:szCs w:val="24"/>
          <w:lang w:val="id-ID"/>
        </w:rPr>
        <w:t>formulasi dan evaluasi sediaan tablet hisap bunga l</w:t>
      </w:r>
      <w:r w:rsidR="00617C19" w:rsidRPr="00EF69F4">
        <w:rPr>
          <w:rFonts w:ascii="Times New Roman" w:hAnsi="Times New Roman" w:cs="Times New Roman"/>
          <w:color w:val="000000" w:themeColor="text1"/>
          <w:sz w:val="24"/>
          <w:szCs w:val="24"/>
          <w:lang w:val="id-ID"/>
        </w:rPr>
        <w:t>awang (</w:t>
      </w:r>
      <w:r w:rsidR="00F11410" w:rsidRPr="00EF69F4">
        <w:rPr>
          <w:rFonts w:ascii="Times New Roman" w:hAnsi="Times New Roman" w:cs="Times New Roman"/>
          <w:i/>
          <w:color w:val="000000" w:themeColor="text1"/>
          <w:sz w:val="24"/>
          <w:szCs w:val="24"/>
          <w:lang w:val="id-ID"/>
        </w:rPr>
        <w:t xml:space="preserve">Illicium verum </w:t>
      </w:r>
      <w:r w:rsidR="00F11410" w:rsidRPr="00EF69F4">
        <w:rPr>
          <w:rFonts w:ascii="Times New Roman" w:hAnsi="Times New Roman" w:cs="Times New Roman"/>
          <w:color w:val="000000" w:themeColor="text1"/>
          <w:sz w:val="24"/>
          <w:szCs w:val="24"/>
          <w:lang w:val="id-ID"/>
        </w:rPr>
        <w:t>Hook.f.</w:t>
      </w:r>
      <w:r w:rsidR="00617C19" w:rsidRPr="00EF69F4">
        <w:rPr>
          <w:rFonts w:ascii="Times New Roman" w:hAnsi="Times New Roman" w:cs="Times New Roman"/>
          <w:color w:val="000000" w:themeColor="text1"/>
          <w:sz w:val="24"/>
          <w:szCs w:val="24"/>
          <w:lang w:val="id-ID"/>
        </w:rPr>
        <w:t>)</w:t>
      </w:r>
      <w:r w:rsidR="00E52D06" w:rsidRPr="00EF69F4">
        <w:rPr>
          <w:rFonts w:ascii="Times New Roman" w:hAnsi="Times New Roman" w:cs="Times New Roman"/>
          <w:color w:val="000000" w:themeColor="text1"/>
          <w:sz w:val="24"/>
          <w:szCs w:val="24"/>
          <w:lang w:val="id-ID"/>
        </w:rPr>
        <w:t xml:space="preserve"> sebagai a</w:t>
      </w:r>
      <w:r w:rsidR="00617C19" w:rsidRPr="00EF69F4">
        <w:rPr>
          <w:rFonts w:ascii="Times New Roman" w:hAnsi="Times New Roman" w:cs="Times New Roman"/>
          <w:color w:val="000000" w:themeColor="text1"/>
          <w:sz w:val="24"/>
          <w:szCs w:val="24"/>
          <w:lang w:val="id-ID"/>
        </w:rPr>
        <w:t>n</w:t>
      </w:r>
      <w:r w:rsidR="00E52D06" w:rsidRPr="00EF69F4">
        <w:rPr>
          <w:rFonts w:ascii="Times New Roman" w:hAnsi="Times New Roman" w:cs="Times New Roman"/>
          <w:color w:val="000000" w:themeColor="text1"/>
          <w:sz w:val="24"/>
          <w:szCs w:val="24"/>
          <w:lang w:val="id-ID"/>
        </w:rPr>
        <w:t>tibakteri pada rongga m</w:t>
      </w:r>
      <w:r w:rsidR="00617C19" w:rsidRPr="00EF69F4">
        <w:rPr>
          <w:rFonts w:ascii="Times New Roman" w:hAnsi="Times New Roman" w:cs="Times New Roman"/>
          <w:color w:val="000000" w:themeColor="text1"/>
          <w:sz w:val="24"/>
          <w:szCs w:val="24"/>
          <w:lang w:val="id-ID"/>
        </w:rPr>
        <w:t>ulut.</w:t>
      </w:r>
    </w:p>
    <w:p w14:paraId="38EEC2D7" w14:textId="555EFBBE" w:rsidR="002603B0" w:rsidRPr="00EF69F4" w:rsidRDefault="00D17A66" w:rsidP="006B2513">
      <w:pPr>
        <w:pStyle w:val="Heading2"/>
        <w:spacing w:before="0" w:line="480" w:lineRule="auto"/>
        <w:rPr>
          <w:rFonts w:ascii="Times New Roman" w:hAnsi="Times New Roman" w:cs="Times New Roman"/>
          <w:color w:val="0D0D0D" w:themeColor="text1" w:themeTint="F2"/>
          <w:sz w:val="24"/>
          <w:szCs w:val="24"/>
          <w:lang w:val="id-ID"/>
        </w:rPr>
      </w:pPr>
      <w:bookmarkStart w:id="4" w:name="_Toc202807718"/>
      <w:r>
        <w:rPr>
          <w:rFonts w:ascii="Times New Roman" w:hAnsi="Times New Roman" w:cs="Times New Roman"/>
          <w:color w:val="0D0D0D" w:themeColor="text1" w:themeTint="F2"/>
          <w:sz w:val="24"/>
          <w:szCs w:val="24"/>
        </w:rPr>
        <w:lastRenderedPageBreak/>
        <w:t xml:space="preserve">1.2 </w:t>
      </w:r>
      <w:r w:rsidR="006979AF" w:rsidRPr="00EF69F4">
        <w:rPr>
          <w:rFonts w:ascii="Times New Roman" w:hAnsi="Times New Roman" w:cs="Times New Roman"/>
          <w:color w:val="0D0D0D" w:themeColor="text1" w:themeTint="F2"/>
          <w:sz w:val="24"/>
          <w:szCs w:val="24"/>
          <w:lang w:val="id-ID"/>
        </w:rPr>
        <w:t>Rumusan Masalah Penelitian</w:t>
      </w:r>
      <w:bookmarkEnd w:id="4"/>
    </w:p>
    <w:p w14:paraId="3AB57312" w14:textId="77777777" w:rsidR="006979AF" w:rsidRPr="00EF69F4" w:rsidRDefault="006979AF"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t>Berdasarkan latar belakang diatas, adapun rumusan masalah pada penelitian ini adalah :</w:t>
      </w:r>
    </w:p>
    <w:p w14:paraId="5E0C3F85" w14:textId="55A286E4" w:rsidR="006979AF" w:rsidRPr="00EF69F4" w:rsidRDefault="006979AF" w:rsidP="00181A7D">
      <w:pPr>
        <w:numPr>
          <w:ilvl w:val="0"/>
          <w:numId w:val="2"/>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pakah serbuk simplisia bunga lawang memilik</w:t>
      </w:r>
      <w:r w:rsidR="009F0F51" w:rsidRPr="00EF69F4">
        <w:rPr>
          <w:rFonts w:ascii="Times New Roman" w:hAnsi="Times New Roman" w:cs="Times New Roman"/>
          <w:color w:val="000000" w:themeColor="text1"/>
          <w:sz w:val="24"/>
          <w:szCs w:val="24"/>
          <w:lang w:val="id-ID"/>
        </w:rPr>
        <w:t>i aktivitas sebagai antibakteri?</w:t>
      </w:r>
    </w:p>
    <w:p w14:paraId="16EDC42F" w14:textId="1E0BE0E5" w:rsidR="006979AF" w:rsidRPr="00EF69F4" w:rsidRDefault="006979AF" w:rsidP="00181A7D">
      <w:pPr>
        <w:numPr>
          <w:ilvl w:val="0"/>
          <w:numId w:val="2"/>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pakah granul serbuk simplisia bunga lawang memili</w:t>
      </w:r>
      <w:r w:rsidR="00E52D06" w:rsidRPr="00EF69F4">
        <w:rPr>
          <w:rFonts w:ascii="Times New Roman" w:hAnsi="Times New Roman" w:cs="Times New Roman"/>
          <w:color w:val="000000" w:themeColor="text1"/>
          <w:sz w:val="24"/>
          <w:szCs w:val="24"/>
          <w:lang w:val="id-ID"/>
        </w:rPr>
        <w:t>ki sifat preformulasi yang memenuhi syarat yang dapat</w:t>
      </w:r>
      <w:r w:rsidR="009F0F51" w:rsidRPr="00EF69F4">
        <w:rPr>
          <w:rFonts w:ascii="Times New Roman" w:hAnsi="Times New Roman" w:cs="Times New Roman"/>
          <w:color w:val="000000" w:themeColor="text1"/>
          <w:sz w:val="24"/>
          <w:szCs w:val="24"/>
          <w:lang w:val="id-ID"/>
        </w:rPr>
        <w:t xml:space="preserve"> dicetak menjadi sediaan tablet?</w:t>
      </w:r>
    </w:p>
    <w:p w14:paraId="3A8C0402" w14:textId="7497F0D8" w:rsidR="006979AF" w:rsidRPr="00EF69F4" w:rsidRDefault="006979AF" w:rsidP="00181A7D">
      <w:pPr>
        <w:numPr>
          <w:ilvl w:val="0"/>
          <w:numId w:val="2"/>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pakah sediaan tablet hisap serbuk bunga lawang memiliki karakteri</w:t>
      </w:r>
      <w:r w:rsidR="00E52D06" w:rsidRPr="00EF69F4">
        <w:rPr>
          <w:rFonts w:ascii="Times New Roman" w:hAnsi="Times New Roman" w:cs="Times New Roman"/>
          <w:color w:val="000000" w:themeColor="text1"/>
          <w:sz w:val="24"/>
          <w:szCs w:val="24"/>
          <w:lang w:val="id-ID"/>
        </w:rPr>
        <w:t>stik fisik yang meme</w:t>
      </w:r>
      <w:r w:rsidR="009F0F51" w:rsidRPr="00EF69F4">
        <w:rPr>
          <w:rFonts w:ascii="Times New Roman" w:hAnsi="Times New Roman" w:cs="Times New Roman"/>
          <w:color w:val="000000" w:themeColor="text1"/>
          <w:sz w:val="24"/>
          <w:szCs w:val="24"/>
          <w:lang w:val="id-ID"/>
        </w:rPr>
        <w:t>nuhi syarat?</w:t>
      </w:r>
    </w:p>
    <w:p w14:paraId="3611771B" w14:textId="37EC8BAE" w:rsidR="00920940" w:rsidRPr="00EF69F4" w:rsidRDefault="000650F0" w:rsidP="006B2513">
      <w:pPr>
        <w:pStyle w:val="Heading2"/>
        <w:spacing w:before="0" w:line="480" w:lineRule="auto"/>
        <w:rPr>
          <w:rFonts w:ascii="Times New Roman" w:hAnsi="Times New Roman" w:cs="Times New Roman"/>
          <w:color w:val="0D0D0D" w:themeColor="text1" w:themeTint="F2"/>
          <w:sz w:val="24"/>
          <w:szCs w:val="24"/>
          <w:lang w:val="id-ID"/>
        </w:rPr>
      </w:pPr>
      <w:bookmarkStart w:id="5" w:name="_Toc202807719"/>
      <w:r w:rsidRPr="00EF69F4">
        <w:rPr>
          <w:rFonts w:ascii="Times New Roman" w:hAnsi="Times New Roman" w:cs="Times New Roman"/>
          <w:color w:val="0D0D0D" w:themeColor="text1" w:themeTint="F2"/>
          <w:sz w:val="24"/>
          <w:szCs w:val="24"/>
        </w:rPr>
        <w:t xml:space="preserve">1.3 </w:t>
      </w:r>
      <w:r w:rsidR="00920940" w:rsidRPr="00EF69F4">
        <w:rPr>
          <w:rFonts w:ascii="Times New Roman" w:hAnsi="Times New Roman" w:cs="Times New Roman"/>
          <w:color w:val="0D0D0D" w:themeColor="text1" w:themeTint="F2"/>
          <w:sz w:val="24"/>
          <w:szCs w:val="24"/>
          <w:lang w:val="id-ID"/>
        </w:rPr>
        <w:t>Hipotesis penelitian</w:t>
      </w:r>
      <w:bookmarkEnd w:id="5"/>
    </w:p>
    <w:p w14:paraId="57131F99" w14:textId="77777777" w:rsidR="0047330E" w:rsidRPr="00EF69F4" w:rsidRDefault="0047330E"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t>Berdasarkan rumusan masalah diatas, adapun hipotesis penelitian ini adalah :</w:t>
      </w:r>
    </w:p>
    <w:p w14:paraId="13B013CA" w14:textId="77777777" w:rsidR="0047330E" w:rsidRPr="00EF69F4" w:rsidRDefault="00B857CA" w:rsidP="00181A7D">
      <w:pPr>
        <w:numPr>
          <w:ilvl w:val="0"/>
          <w:numId w:val="3"/>
        </w:numPr>
        <w:tabs>
          <w:tab w:val="left" w:pos="284"/>
        </w:tabs>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erbuk simplisia bunga lawang memiliki aktivitas sebagai antibakteri.</w:t>
      </w:r>
    </w:p>
    <w:p w14:paraId="64F3F2BD" w14:textId="77777777" w:rsidR="00E52D06" w:rsidRPr="00EF69F4" w:rsidRDefault="00B857CA" w:rsidP="00181A7D">
      <w:pPr>
        <w:numPr>
          <w:ilvl w:val="0"/>
          <w:numId w:val="3"/>
        </w:numPr>
        <w:tabs>
          <w:tab w:val="left" w:pos="284"/>
        </w:tabs>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Granul serbuk simplisia bunga lawang memiliki sifat preformulasi yang </w:t>
      </w:r>
      <w:r w:rsidR="00E52D06" w:rsidRPr="00EF69F4">
        <w:rPr>
          <w:rFonts w:ascii="Times New Roman" w:hAnsi="Times New Roman" w:cs="Times New Roman"/>
          <w:color w:val="000000" w:themeColor="text1"/>
          <w:sz w:val="24"/>
          <w:szCs w:val="24"/>
          <w:lang w:val="id-ID"/>
        </w:rPr>
        <w:t>memenuhi syarat yang dapat dicetak menjadi sediaan tablet.</w:t>
      </w:r>
    </w:p>
    <w:p w14:paraId="403B9738" w14:textId="1251A022" w:rsidR="00D17A66" w:rsidRPr="004C6D73" w:rsidRDefault="00B857CA" w:rsidP="00D17A66">
      <w:pPr>
        <w:numPr>
          <w:ilvl w:val="0"/>
          <w:numId w:val="3"/>
        </w:numPr>
        <w:tabs>
          <w:tab w:val="left" w:pos="284"/>
        </w:tabs>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ediaan tablet hisap serbuk bunga lawang memiliki karakteri</w:t>
      </w:r>
      <w:r w:rsidR="00E52D06" w:rsidRPr="00EF69F4">
        <w:rPr>
          <w:rFonts w:ascii="Times New Roman" w:hAnsi="Times New Roman" w:cs="Times New Roman"/>
          <w:color w:val="000000" w:themeColor="text1"/>
          <w:sz w:val="24"/>
          <w:szCs w:val="24"/>
          <w:lang w:val="id-ID"/>
        </w:rPr>
        <w:t>stik fisik yang meme</w:t>
      </w:r>
      <w:r w:rsidR="0068067F" w:rsidRPr="00EF69F4">
        <w:rPr>
          <w:rFonts w:ascii="Times New Roman" w:hAnsi="Times New Roman" w:cs="Times New Roman"/>
          <w:color w:val="000000" w:themeColor="text1"/>
          <w:sz w:val="24"/>
          <w:szCs w:val="24"/>
          <w:lang w:val="id-ID"/>
        </w:rPr>
        <w:t>nuhi syarat.</w:t>
      </w:r>
    </w:p>
    <w:p w14:paraId="67476E11" w14:textId="7D51DC11" w:rsidR="00C6389D" w:rsidRPr="00EF69F4" w:rsidRDefault="00D17A66" w:rsidP="006B2513">
      <w:pPr>
        <w:pStyle w:val="Heading2"/>
        <w:spacing w:before="0" w:line="480" w:lineRule="auto"/>
        <w:rPr>
          <w:rFonts w:ascii="Times New Roman" w:hAnsi="Times New Roman" w:cs="Times New Roman"/>
          <w:color w:val="0D0D0D" w:themeColor="text1" w:themeTint="F2"/>
          <w:sz w:val="24"/>
          <w:szCs w:val="24"/>
          <w:lang w:val="id-ID"/>
        </w:rPr>
      </w:pPr>
      <w:bookmarkStart w:id="6" w:name="_Toc202807720"/>
      <w:r>
        <w:rPr>
          <w:rFonts w:ascii="Times New Roman" w:hAnsi="Times New Roman" w:cs="Times New Roman"/>
          <w:color w:val="0D0D0D" w:themeColor="text1" w:themeTint="F2"/>
          <w:sz w:val="24"/>
          <w:szCs w:val="24"/>
        </w:rPr>
        <w:t xml:space="preserve">1.4 </w:t>
      </w:r>
      <w:r w:rsidR="00C6389D" w:rsidRPr="00EF69F4">
        <w:rPr>
          <w:rFonts w:ascii="Times New Roman" w:hAnsi="Times New Roman" w:cs="Times New Roman"/>
          <w:color w:val="0D0D0D" w:themeColor="text1" w:themeTint="F2"/>
          <w:sz w:val="24"/>
          <w:szCs w:val="24"/>
          <w:lang w:val="id-ID"/>
        </w:rPr>
        <w:t>Tujuan Penelitian</w:t>
      </w:r>
      <w:bookmarkEnd w:id="6"/>
    </w:p>
    <w:p w14:paraId="3A56762A" w14:textId="77777777" w:rsidR="00C6389D" w:rsidRPr="00EF69F4" w:rsidRDefault="00C6389D" w:rsidP="00D17A66">
      <w:pPr>
        <w:spacing w:after="0" w:line="480" w:lineRule="auto"/>
        <w:ind w:firstLine="36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Berdasarkan hipotesis diatas, adapun tujuan dari penelitian ini adalah :</w:t>
      </w:r>
    </w:p>
    <w:p w14:paraId="220009FE" w14:textId="77777777" w:rsidR="00C6389D" w:rsidRPr="00EF69F4" w:rsidRDefault="00C6389D" w:rsidP="00181A7D">
      <w:pPr>
        <w:numPr>
          <w:ilvl w:val="0"/>
          <w:numId w:val="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Untuk </w:t>
      </w:r>
      <w:r w:rsidR="00723FFD" w:rsidRPr="00EF69F4">
        <w:rPr>
          <w:rFonts w:ascii="Times New Roman" w:hAnsi="Times New Roman" w:cs="Times New Roman"/>
          <w:color w:val="000000" w:themeColor="text1"/>
          <w:sz w:val="24"/>
          <w:szCs w:val="24"/>
          <w:lang w:val="id-ID"/>
        </w:rPr>
        <w:t>mengetahui serbuk simplisia bunga lawang memiliki aktivitas sebagai antibakteri.</w:t>
      </w:r>
    </w:p>
    <w:p w14:paraId="768C1BDA" w14:textId="77777777" w:rsidR="00E52D06" w:rsidRPr="00EF69F4" w:rsidRDefault="00723FFD" w:rsidP="00181A7D">
      <w:pPr>
        <w:numPr>
          <w:ilvl w:val="0"/>
          <w:numId w:val="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Untuk mengetahui</w:t>
      </w:r>
      <w:r w:rsidR="007C336A" w:rsidRPr="00EF69F4">
        <w:rPr>
          <w:rFonts w:ascii="Times New Roman" w:hAnsi="Times New Roman" w:cs="Times New Roman"/>
          <w:color w:val="000000" w:themeColor="text1"/>
          <w:sz w:val="24"/>
          <w:szCs w:val="24"/>
          <w:lang w:val="id-ID"/>
        </w:rPr>
        <w:t xml:space="preserve"> granul</w:t>
      </w:r>
      <w:r w:rsidRPr="00EF69F4">
        <w:rPr>
          <w:rFonts w:ascii="Times New Roman" w:hAnsi="Times New Roman" w:cs="Times New Roman"/>
          <w:color w:val="000000" w:themeColor="text1"/>
          <w:sz w:val="24"/>
          <w:szCs w:val="24"/>
          <w:lang w:val="id-ID"/>
        </w:rPr>
        <w:t xml:space="preserve"> serbuk simplisia </w:t>
      </w:r>
      <w:r w:rsidR="007C336A" w:rsidRPr="00EF69F4">
        <w:rPr>
          <w:rFonts w:ascii="Times New Roman" w:hAnsi="Times New Roman" w:cs="Times New Roman"/>
          <w:color w:val="000000" w:themeColor="text1"/>
          <w:sz w:val="24"/>
          <w:szCs w:val="24"/>
          <w:lang w:val="id-ID"/>
        </w:rPr>
        <w:t xml:space="preserve">bunga lawang memiliki sifat preformulasi yang </w:t>
      </w:r>
      <w:r w:rsidR="00E52D06" w:rsidRPr="00EF69F4">
        <w:rPr>
          <w:rFonts w:ascii="Times New Roman" w:hAnsi="Times New Roman" w:cs="Times New Roman"/>
          <w:color w:val="000000" w:themeColor="text1"/>
          <w:sz w:val="24"/>
          <w:szCs w:val="24"/>
          <w:lang w:val="id-ID"/>
        </w:rPr>
        <w:t>memenuhi syarat yang dapat dicetak menjadi sediaan tablet.</w:t>
      </w:r>
    </w:p>
    <w:p w14:paraId="78157E71" w14:textId="77777777" w:rsidR="007C336A" w:rsidRPr="00EF69F4" w:rsidRDefault="007C336A" w:rsidP="00181A7D">
      <w:pPr>
        <w:numPr>
          <w:ilvl w:val="0"/>
          <w:numId w:val="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lastRenderedPageBreak/>
        <w:t>Untuk mengetahui sediaan tablet hisap serbuk bunga lawang memiliki karakteristik fisik yang memenuhi</w:t>
      </w:r>
      <w:r w:rsidR="0068067F" w:rsidRPr="00EF69F4">
        <w:rPr>
          <w:rFonts w:ascii="Times New Roman" w:hAnsi="Times New Roman" w:cs="Times New Roman"/>
          <w:color w:val="000000" w:themeColor="text1"/>
          <w:sz w:val="24"/>
          <w:szCs w:val="24"/>
          <w:lang w:val="id-ID"/>
        </w:rPr>
        <w:t xml:space="preserve"> syarat.</w:t>
      </w:r>
    </w:p>
    <w:p w14:paraId="0D062B01" w14:textId="492504F4" w:rsidR="007C336A" w:rsidRPr="00EF69F4" w:rsidRDefault="000650F0" w:rsidP="006B2513">
      <w:pPr>
        <w:pStyle w:val="Heading2"/>
        <w:spacing w:before="0" w:line="480" w:lineRule="auto"/>
        <w:rPr>
          <w:rFonts w:ascii="Times New Roman" w:hAnsi="Times New Roman" w:cs="Times New Roman"/>
          <w:color w:val="0D0D0D" w:themeColor="text1" w:themeTint="F2"/>
          <w:sz w:val="24"/>
          <w:szCs w:val="24"/>
          <w:lang w:val="id-ID"/>
        </w:rPr>
      </w:pPr>
      <w:bookmarkStart w:id="7" w:name="_Toc202807721"/>
      <w:r w:rsidRPr="00EF69F4">
        <w:rPr>
          <w:rFonts w:ascii="Times New Roman" w:hAnsi="Times New Roman" w:cs="Times New Roman"/>
          <w:color w:val="0D0D0D" w:themeColor="text1" w:themeTint="F2"/>
          <w:sz w:val="24"/>
          <w:szCs w:val="24"/>
        </w:rPr>
        <w:t xml:space="preserve">1.5 </w:t>
      </w:r>
      <w:r w:rsidR="007C336A" w:rsidRPr="00EF69F4">
        <w:rPr>
          <w:rFonts w:ascii="Times New Roman" w:hAnsi="Times New Roman" w:cs="Times New Roman"/>
          <w:color w:val="0D0D0D" w:themeColor="text1" w:themeTint="F2"/>
          <w:sz w:val="24"/>
          <w:szCs w:val="24"/>
          <w:lang w:val="id-ID"/>
        </w:rPr>
        <w:t>Manfaat Penelitian</w:t>
      </w:r>
      <w:bookmarkEnd w:id="7"/>
    </w:p>
    <w:p w14:paraId="40AC8461" w14:textId="77777777" w:rsidR="007C336A" w:rsidRPr="00EF69F4" w:rsidRDefault="007C336A"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 Berdasarkan tujuan diatas, adapun manfaat penelitian ini adalah :</w:t>
      </w:r>
    </w:p>
    <w:p w14:paraId="355F4DDD" w14:textId="77777777" w:rsidR="007C336A" w:rsidRPr="00EF69F4" w:rsidRDefault="00316FBB" w:rsidP="00181A7D">
      <w:pPr>
        <w:numPr>
          <w:ilvl w:val="0"/>
          <w:numId w:val="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Dapat mengetahui apakah serbuk simplisia bunga lawang memiliki aktivitas sebagai antibakteri.</w:t>
      </w:r>
    </w:p>
    <w:p w14:paraId="243ADBD9" w14:textId="77777777" w:rsidR="00E52D06" w:rsidRPr="00EF69F4" w:rsidRDefault="00A05067" w:rsidP="00181A7D">
      <w:pPr>
        <w:numPr>
          <w:ilvl w:val="0"/>
          <w:numId w:val="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Dapat mengetahui apakah granul serbuk simplisia bunga lawang memiliki sifat preformulasi fisik yang </w:t>
      </w:r>
      <w:r w:rsidR="00E52D06" w:rsidRPr="00EF69F4">
        <w:rPr>
          <w:rFonts w:ascii="Times New Roman" w:hAnsi="Times New Roman" w:cs="Times New Roman"/>
          <w:color w:val="000000" w:themeColor="text1"/>
          <w:sz w:val="24"/>
          <w:szCs w:val="24"/>
          <w:lang w:val="id-ID"/>
        </w:rPr>
        <w:t>memenuhi syarat yang dapat dicetak menjadi sediaan tablet.</w:t>
      </w:r>
    </w:p>
    <w:p w14:paraId="226D23CA" w14:textId="070D8FE0" w:rsidR="009C6A84" w:rsidRDefault="00A05067" w:rsidP="009C6A84">
      <w:pPr>
        <w:numPr>
          <w:ilvl w:val="0"/>
          <w:numId w:val="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Dapat mengetahui apakah sediaan tablet hisap serbuk bunga lawang memiliki kar</w:t>
      </w:r>
      <w:r w:rsidR="00E52D06" w:rsidRPr="00EF69F4">
        <w:rPr>
          <w:rFonts w:ascii="Times New Roman" w:hAnsi="Times New Roman" w:cs="Times New Roman"/>
          <w:color w:val="000000" w:themeColor="text1"/>
          <w:sz w:val="24"/>
          <w:szCs w:val="24"/>
          <w:lang w:val="id-ID"/>
        </w:rPr>
        <w:t>akteristik yang memenuhi</w:t>
      </w:r>
      <w:r w:rsidR="0068067F" w:rsidRPr="00EF69F4">
        <w:rPr>
          <w:rFonts w:ascii="Times New Roman" w:hAnsi="Times New Roman" w:cs="Times New Roman"/>
          <w:color w:val="000000" w:themeColor="text1"/>
          <w:sz w:val="24"/>
          <w:szCs w:val="24"/>
          <w:lang w:val="id-ID"/>
        </w:rPr>
        <w:t xml:space="preserve"> syarat.</w:t>
      </w:r>
    </w:p>
    <w:p w14:paraId="2E553CCC"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170A2F56"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7CC6A5D1"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6BD4503D"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4B17242D"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51D3C177"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43B1DA62"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1913A783"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220E1220"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10DA1EAF" w14:textId="77777777" w:rsid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1AD7D6E0" w14:textId="77777777" w:rsidR="004C6D73" w:rsidRPr="004C6D73" w:rsidRDefault="004C6D73" w:rsidP="004C6D73">
      <w:pPr>
        <w:spacing w:after="0" w:line="480" w:lineRule="auto"/>
        <w:jc w:val="both"/>
        <w:rPr>
          <w:rFonts w:ascii="Times New Roman" w:hAnsi="Times New Roman" w:cs="Times New Roman"/>
          <w:color w:val="000000" w:themeColor="text1"/>
          <w:sz w:val="24"/>
          <w:szCs w:val="24"/>
          <w:lang w:val="id-ID"/>
        </w:rPr>
      </w:pPr>
    </w:p>
    <w:p w14:paraId="69B33E18" w14:textId="77777777" w:rsidR="00D263AA" w:rsidRPr="00EF69F4" w:rsidRDefault="006D6D94" w:rsidP="006B2513">
      <w:pPr>
        <w:pStyle w:val="Heading2"/>
        <w:spacing w:before="0" w:line="480" w:lineRule="auto"/>
        <w:rPr>
          <w:rFonts w:ascii="Times New Roman" w:hAnsi="Times New Roman" w:cs="Times New Roman"/>
          <w:color w:val="0D0D0D" w:themeColor="text1" w:themeTint="F2"/>
          <w:sz w:val="24"/>
          <w:szCs w:val="24"/>
          <w:lang w:val="id-ID"/>
        </w:rPr>
      </w:pPr>
      <w:bookmarkStart w:id="8" w:name="_Toc202807722"/>
      <w:r w:rsidRPr="00EF69F4">
        <w:rPr>
          <w:rFonts w:ascii="Times New Roman" w:hAnsi="Times New Roman" w:cs="Times New Roman"/>
          <w:color w:val="0D0D0D" w:themeColor="text1" w:themeTint="F2"/>
          <w:sz w:val="24"/>
          <w:szCs w:val="24"/>
        </w:rPr>
        <w:lastRenderedPageBreak/>
        <w:t>1.6</w:t>
      </w:r>
      <w:r w:rsidRPr="00EF69F4">
        <w:rPr>
          <w:rFonts w:ascii="Times New Roman" w:hAnsi="Times New Roman" w:cs="Times New Roman"/>
          <w:color w:val="0D0D0D" w:themeColor="text1" w:themeTint="F2"/>
          <w:sz w:val="24"/>
          <w:szCs w:val="24"/>
        </w:rPr>
        <w:tab/>
      </w:r>
      <w:r w:rsidR="00D263AA" w:rsidRPr="00EF69F4">
        <w:rPr>
          <w:rFonts w:ascii="Times New Roman" w:hAnsi="Times New Roman" w:cs="Times New Roman"/>
          <w:color w:val="0D0D0D" w:themeColor="text1" w:themeTint="F2"/>
          <w:sz w:val="24"/>
          <w:szCs w:val="24"/>
          <w:lang w:val="id-ID"/>
        </w:rPr>
        <w:t>Kerangka Pikir Penelitian</w:t>
      </w:r>
      <w:bookmarkEnd w:id="8"/>
    </w:p>
    <w:p w14:paraId="1C6209CB" w14:textId="77777777" w:rsidR="00D263AA" w:rsidRPr="00EF69F4" w:rsidRDefault="00D263AA" w:rsidP="006B2513">
      <w:pPr>
        <w:spacing w:after="0" w:line="480" w:lineRule="auto"/>
        <w:ind w:firstLine="709"/>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ab/>
        <w:t>Secara skematis, kerangka pikir penelitian dapat dilihat pada gambar 1.1 dibawah ini :</w:t>
      </w:r>
    </w:p>
    <w:p w14:paraId="781E79DF" w14:textId="51E3B473" w:rsidR="00D263AA" w:rsidRPr="00EF69F4" w:rsidRDefault="00E218EF" w:rsidP="005A7D66">
      <w:pPr>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u w:val="single"/>
        </w:rPr>
        <mc:AlternateContent>
          <mc:Choice Requires="wpg">
            <w:drawing>
              <wp:anchor distT="0" distB="0" distL="114300" distR="114300" simplePos="0" relativeHeight="251743232" behindDoc="0" locked="0" layoutInCell="1" allowOverlap="1" wp14:anchorId="3EFC124E" wp14:editId="7E7AFE8E">
                <wp:simplePos x="0" y="0"/>
                <wp:positionH relativeFrom="column">
                  <wp:posOffset>-145952</wp:posOffset>
                </wp:positionH>
                <wp:positionV relativeFrom="paragraph">
                  <wp:posOffset>330591</wp:posOffset>
                </wp:positionV>
                <wp:extent cx="5356860" cy="5164047"/>
                <wp:effectExtent l="0" t="0" r="15240" b="17780"/>
                <wp:wrapNone/>
                <wp:docPr id="784910941" name="Group 784910941"/>
                <wp:cNvGraphicFramePr/>
                <a:graphic xmlns:a="http://schemas.openxmlformats.org/drawingml/2006/main">
                  <a:graphicData uri="http://schemas.microsoft.com/office/word/2010/wordprocessingGroup">
                    <wpg:wgp>
                      <wpg:cNvGrpSpPr/>
                      <wpg:grpSpPr>
                        <a:xfrm>
                          <a:off x="0" y="0"/>
                          <a:ext cx="5356860" cy="5164047"/>
                          <a:chOff x="0" y="9862"/>
                          <a:chExt cx="5357592" cy="5164369"/>
                        </a:xfrm>
                      </wpg:grpSpPr>
                      <wps:wsp>
                        <wps:cNvPr id="28" name="Text Box 2"/>
                        <wps:cNvSpPr txBox="1">
                          <a:spLocks noChangeArrowheads="1"/>
                        </wps:cNvSpPr>
                        <wps:spPr bwMode="auto">
                          <a:xfrm>
                            <a:off x="16285" y="3055306"/>
                            <a:ext cx="1219200" cy="1355750"/>
                          </a:xfrm>
                          <a:prstGeom prst="rect">
                            <a:avLst/>
                          </a:prstGeom>
                          <a:solidFill>
                            <a:sysClr val="window" lastClr="FFFFFF"/>
                          </a:solidFill>
                          <a:ln w="9525">
                            <a:solidFill>
                              <a:srgbClr val="000000"/>
                            </a:solidFill>
                            <a:miter lim="800000"/>
                            <a:headEnd/>
                            <a:tailEnd/>
                          </a:ln>
                        </wps:spPr>
                        <wps:txbx>
                          <w:txbxContent>
                            <w:p w14:paraId="68FB46A5" w14:textId="4066D0A1" w:rsidR="0049656F" w:rsidRPr="004C7EBE" w:rsidRDefault="0049656F" w:rsidP="00C91DEF">
                              <w:pPr>
                                <w:jc w:val="center"/>
                                <w:rPr>
                                  <w:rFonts w:ascii="Times New Roman" w:hAnsi="Times New Roman" w:cs="Times New Roman"/>
                                  <w:lang w:val="id-ID"/>
                                </w:rPr>
                              </w:pPr>
                              <w:r>
                                <w:rPr>
                                  <w:rFonts w:ascii="Times New Roman" w:hAnsi="Times New Roman" w:cs="Times New Roman"/>
                                  <w:lang w:val="id-ID"/>
                                </w:rPr>
                                <w:t>Menggunakan bahan tambahan dimana untuk bahan penghancur dikombinasi sama banyak yaitu 10%;10%</w:t>
                              </w:r>
                            </w:p>
                          </w:txbxContent>
                        </wps:txbx>
                        <wps:bodyPr rot="0" vert="horz" wrap="square" lIns="91440" tIns="45720" rIns="91440" bIns="45720" anchor="t" anchorCtr="0">
                          <a:noAutofit/>
                        </wps:bodyPr>
                      </wps:wsp>
                      <wps:wsp>
                        <wps:cNvPr id="23" name="Text Box 2"/>
                        <wps:cNvSpPr txBox="1">
                          <a:spLocks noChangeArrowheads="1"/>
                        </wps:cNvSpPr>
                        <wps:spPr bwMode="auto">
                          <a:xfrm>
                            <a:off x="0" y="4594252"/>
                            <a:ext cx="1219200" cy="486410"/>
                          </a:xfrm>
                          <a:prstGeom prst="rect">
                            <a:avLst/>
                          </a:prstGeom>
                          <a:solidFill>
                            <a:sysClr val="window" lastClr="FFFFFF"/>
                          </a:solidFill>
                          <a:ln w="9525">
                            <a:solidFill>
                              <a:srgbClr val="000000"/>
                            </a:solidFill>
                            <a:miter lim="800000"/>
                            <a:headEnd/>
                            <a:tailEnd/>
                          </a:ln>
                        </wps:spPr>
                        <wps:txbx>
                          <w:txbxContent>
                            <w:p w14:paraId="46D89ECC" w14:textId="77777777" w:rsidR="0049656F" w:rsidRPr="00CE0B52" w:rsidRDefault="0049656F" w:rsidP="00CE0B52">
                              <w:pPr>
                                <w:jc w:val="center"/>
                                <w:rPr>
                                  <w:rFonts w:ascii="Times New Roman" w:hAnsi="Times New Roman" w:cs="Times New Roman"/>
                                  <w:lang w:val="id-ID"/>
                                </w:rPr>
                              </w:pPr>
                              <w:r>
                                <w:rPr>
                                  <w:rFonts w:ascii="Times New Roman" w:hAnsi="Times New Roman" w:cs="Times New Roman"/>
                                  <w:lang w:val="id-ID"/>
                                </w:rPr>
                                <w:t>Sediaan Tablet Bunga Lawang</w:t>
                              </w:r>
                            </w:p>
                          </w:txbxContent>
                        </wps:txbx>
                        <wps:bodyPr rot="0" vert="horz" wrap="square" lIns="91440" tIns="45720" rIns="91440" bIns="45720" anchor="t" anchorCtr="0">
                          <a:noAutofit/>
                        </wps:bodyPr>
                      </wps:wsp>
                      <wps:wsp>
                        <wps:cNvPr id="11" name="Text Box 2"/>
                        <wps:cNvSpPr txBox="1">
                          <a:spLocks noChangeArrowheads="1"/>
                        </wps:cNvSpPr>
                        <wps:spPr bwMode="auto">
                          <a:xfrm>
                            <a:off x="6980" y="1413803"/>
                            <a:ext cx="1143000" cy="457200"/>
                          </a:xfrm>
                          <a:prstGeom prst="rect">
                            <a:avLst/>
                          </a:prstGeom>
                          <a:solidFill>
                            <a:schemeClr val="bg1"/>
                          </a:solidFill>
                          <a:ln w="9525">
                            <a:solidFill>
                              <a:srgbClr val="000000"/>
                            </a:solidFill>
                            <a:miter lim="800000"/>
                            <a:headEnd/>
                            <a:tailEnd/>
                          </a:ln>
                        </wps:spPr>
                        <wps:txbx>
                          <w:txbxContent>
                            <w:p w14:paraId="0186DF19" w14:textId="77777777" w:rsidR="0049656F" w:rsidRPr="002001B8" w:rsidRDefault="0049656F" w:rsidP="008E6966">
                              <w:pPr>
                                <w:jc w:val="center"/>
                                <w:rPr>
                                  <w:rFonts w:ascii="Times New Roman" w:hAnsi="Times New Roman" w:cs="Times New Roman"/>
                                  <w:lang w:val="id-ID"/>
                                </w:rPr>
                              </w:pPr>
                              <w:r>
                                <w:rPr>
                                  <w:rFonts w:ascii="Times New Roman" w:hAnsi="Times New Roman" w:cs="Times New Roman"/>
                                </w:rPr>
                                <w:t xml:space="preserve">Simplisia Bunga </w:t>
                              </w:r>
                              <w:r>
                                <w:rPr>
                                  <w:rFonts w:ascii="Times New Roman" w:hAnsi="Times New Roman" w:cs="Times New Roman"/>
                                  <w:lang w:val="id-ID"/>
                                </w:rPr>
                                <w:t>Lawang</w:t>
                              </w:r>
                            </w:p>
                          </w:txbxContent>
                        </wps:txbx>
                        <wps:bodyPr rot="0" vert="horz" wrap="square" lIns="91440" tIns="45720" rIns="91440" bIns="45720" anchor="t" anchorCtr="0">
                          <a:noAutofit/>
                        </wps:bodyPr>
                      </wps:wsp>
                      <wps:wsp>
                        <wps:cNvPr id="14" name="Text Box 2"/>
                        <wps:cNvSpPr txBox="1">
                          <a:spLocks noChangeArrowheads="1"/>
                        </wps:cNvSpPr>
                        <wps:spPr bwMode="auto">
                          <a:xfrm>
                            <a:off x="3511016" y="9862"/>
                            <a:ext cx="1838325" cy="998830"/>
                          </a:xfrm>
                          <a:prstGeom prst="rect">
                            <a:avLst/>
                          </a:prstGeom>
                          <a:noFill/>
                          <a:ln w="9525">
                            <a:solidFill>
                              <a:srgbClr val="000000"/>
                            </a:solidFill>
                            <a:miter lim="800000"/>
                            <a:headEnd/>
                            <a:tailEnd/>
                          </a:ln>
                        </wps:spPr>
                        <wps:txbx>
                          <w:txbxContent>
                            <w:p w14:paraId="4C686F1E" w14:textId="17F88667" w:rsidR="0049656F" w:rsidRPr="00380B58" w:rsidRDefault="0049656F" w:rsidP="008E6966">
                              <w:pPr>
                                <w:spacing w:after="0"/>
                                <w:rPr>
                                  <w:rFonts w:ascii="Times New Roman" w:hAnsi="Times New Roman" w:cs="Times New Roman"/>
                                </w:rPr>
                              </w:pPr>
                              <w:r>
                                <w:rPr>
                                  <w:rFonts w:ascii="Times New Roman" w:hAnsi="Times New Roman" w:cs="Times New Roman"/>
                                  <w:lang w:val="id-ID"/>
                                </w:rPr>
                                <w:t>1</w:t>
                              </w:r>
                              <w:r>
                                <w:rPr>
                                  <w:rFonts w:ascii="Times New Roman" w:hAnsi="Times New Roman" w:cs="Times New Roman"/>
                                </w:rPr>
                                <w:t xml:space="preserve">. </w:t>
                              </w:r>
                              <w:r w:rsidRPr="00380B58">
                                <w:rPr>
                                  <w:rFonts w:ascii="Times New Roman" w:hAnsi="Times New Roman" w:cs="Times New Roman"/>
                                </w:rPr>
                                <w:t>Kadar air</w:t>
                              </w:r>
                            </w:p>
                            <w:p w14:paraId="5D7BAD76" w14:textId="1E1B46C9" w:rsidR="0049656F" w:rsidRPr="00380B58" w:rsidRDefault="0049656F" w:rsidP="008E6966">
                              <w:pPr>
                                <w:spacing w:after="0"/>
                                <w:rPr>
                                  <w:rFonts w:ascii="Times New Roman" w:hAnsi="Times New Roman" w:cs="Times New Roman"/>
                                </w:rPr>
                              </w:pPr>
                              <w:r>
                                <w:rPr>
                                  <w:rFonts w:ascii="Times New Roman" w:hAnsi="Times New Roman" w:cs="Times New Roman"/>
                                  <w:lang w:val="id-ID"/>
                                </w:rPr>
                                <w:t>2</w:t>
                              </w:r>
                              <w:r>
                                <w:rPr>
                                  <w:rFonts w:ascii="Times New Roman" w:hAnsi="Times New Roman" w:cs="Times New Roman"/>
                                </w:rPr>
                                <w:t xml:space="preserve">. </w:t>
                              </w:r>
                              <w:r w:rsidRPr="00380B58">
                                <w:rPr>
                                  <w:rFonts w:ascii="Times New Roman" w:hAnsi="Times New Roman" w:cs="Times New Roman"/>
                                </w:rPr>
                                <w:t>Kadar abu total</w:t>
                              </w:r>
                            </w:p>
                            <w:p w14:paraId="6CBA605B" w14:textId="58FA0B61" w:rsidR="0049656F" w:rsidRPr="00380B58" w:rsidRDefault="0049656F" w:rsidP="008E6966">
                              <w:pPr>
                                <w:spacing w:after="0"/>
                                <w:rPr>
                                  <w:rFonts w:ascii="Times New Roman" w:hAnsi="Times New Roman" w:cs="Times New Roman"/>
                                </w:rPr>
                              </w:pPr>
                              <w:r>
                                <w:rPr>
                                  <w:rFonts w:ascii="Times New Roman" w:hAnsi="Times New Roman" w:cs="Times New Roman"/>
                                  <w:lang w:val="id-ID"/>
                                </w:rPr>
                                <w:t>3</w:t>
                              </w:r>
                              <w:r>
                                <w:rPr>
                                  <w:rFonts w:ascii="Times New Roman" w:hAnsi="Times New Roman" w:cs="Times New Roman"/>
                                </w:rPr>
                                <w:t xml:space="preserve">. </w:t>
                              </w:r>
                              <w:r w:rsidRPr="00380B58">
                                <w:rPr>
                                  <w:rFonts w:ascii="Times New Roman" w:hAnsi="Times New Roman" w:cs="Times New Roman"/>
                                </w:rPr>
                                <w:t>Kadar abu tidak larut asam</w:t>
                              </w:r>
                            </w:p>
                            <w:p w14:paraId="450F70C1" w14:textId="32962EE0" w:rsidR="0049656F" w:rsidRPr="00380B58" w:rsidRDefault="0049656F" w:rsidP="008E6966">
                              <w:pPr>
                                <w:spacing w:after="0"/>
                                <w:rPr>
                                  <w:rFonts w:ascii="Times New Roman" w:hAnsi="Times New Roman" w:cs="Times New Roman"/>
                                </w:rPr>
                              </w:pPr>
                              <w:r>
                                <w:rPr>
                                  <w:rFonts w:ascii="Times New Roman" w:hAnsi="Times New Roman" w:cs="Times New Roman"/>
                                  <w:lang w:val="id-ID"/>
                                </w:rPr>
                                <w:t>4</w:t>
                              </w:r>
                              <w:r>
                                <w:rPr>
                                  <w:rFonts w:ascii="Times New Roman" w:hAnsi="Times New Roman" w:cs="Times New Roman"/>
                                </w:rPr>
                                <w:t xml:space="preserve">. </w:t>
                              </w:r>
                              <w:r w:rsidRPr="00380B58">
                                <w:rPr>
                                  <w:rFonts w:ascii="Times New Roman" w:hAnsi="Times New Roman" w:cs="Times New Roman"/>
                                </w:rPr>
                                <w:t>Kadar sari larut air</w:t>
                              </w:r>
                            </w:p>
                            <w:p w14:paraId="7C6572F4" w14:textId="46D9C1FE" w:rsidR="0049656F" w:rsidRPr="00380B58" w:rsidRDefault="0049656F" w:rsidP="008E6966">
                              <w:pPr>
                                <w:spacing w:after="0"/>
                                <w:rPr>
                                  <w:rFonts w:ascii="Times New Roman" w:hAnsi="Times New Roman" w:cs="Times New Roman"/>
                                </w:rPr>
                              </w:pPr>
                              <w:r>
                                <w:rPr>
                                  <w:rFonts w:ascii="Times New Roman" w:hAnsi="Times New Roman" w:cs="Times New Roman"/>
                                  <w:lang w:val="id-ID"/>
                                </w:rPr>
                                <w:t>5</w:t>
                              </w:r>
                              <w:r>
                                <w:rPr>
                                  <w:rFonts w:ascii="Times New Roman" w:hAnsi="Times New Roman" w:cs="Times New Roman"/>
                                </w:rPr>
                                <w:t xml:space="preserve">. </w:t>
                              </w:r>
                              <w:r w:rsidRPr="00380B58">
                                <w:rPr>
                                  <w:rFonts w:ascii="Times New Roman" w:hAnsi="Times New Roman" w:cs="Times New Roman"/>
                                </w:rPr>
                                <w:t>Kadar sari larut etanol</w:t>
                              </w:r>
                            </w:p>
                          </w:txbxContent>
                        </wps:txbx>
                        <wps:bodyPr rot="0" vert="horz" wrap="square" lIns="91440" tIns="45720" rIns="91440" bIns="45720" anchor="t" anchorCtr="0">
                          <a:noAutofit/>
                        </wps:bodyPr>
                      </wps:wsp>
                      <wps:wsp>
                        <wps:cNvPr id="6" name="Straight Connector 6"/>
                        <wps:cNvCnPr/>
                        <wps:spPr>
                          <a:xfrm flipH="1">
                            <a:off x="1378644" y="467028"/>
                            <a:ext cx="3308" cy="2279171"/>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2"/>
                        <wps:cNvSpPr txBox="1">
                          <a:spLocks noChangeArrowheads="1"/>
                        </wps:cNvSpPr>
                        <wps:spPr bwMode="auto">
                          <a:xfrm>
                            <a:off x="1781408" y="238457"/>
                            <a:ext cx="1275715" cy="457200"/>
                          </a:xfrm>
                          <a:prstGeom prst="rect">
                            <a:avLst/>
                          </a:prstGeom>
                          <a:noFill/>
                          <a:ln w="9525">
                            <a:solidFill>
                              <a:srgbClr val="000000"/>
                            </a:solidFill>
                            <a:miter lim="800000"/>
                            <a:headEnd/>
                            <a:tailEnd/>
                          </a:ln>
                        </wps:spPr>
                        <wps:txbx>
                          <w:txbxContent>
                            <w:p w14:paraId="0470A494" w14:textId="77777777" w:rsidR="0049656F" w:rsidRPr="00FD6650" w:rsidRDefault="0049656F" w:rsidP="00373906">
                              <w:pPr>
                                <w:jc w:val="center"/>
                                <w:rPr>
                                  <w:rFonts w:ascii="Times New Roman" w:hAnsi="Times New Roman" w:cs="Times New Roman"/>
                                </w:rPr>
                              </w:pPr>
                              <w:r>
                                <w:rPr>
                                  <w:rFonts w:ascii="Times New Roman" w:hAnsi="Times New Roman" w:cs="Times New Roman"/>
                                </w:rPr>
                                <w:t>Karakteristik Fisik Simplisia</w:t>
                              </w:r>
                            </w:p>
                          </w:txbxContent>
                        </wps:txbx>
                        <wps:bodyPr rot="0" vert="horz" wrap="square" lIns="91440" tIns="45720" rIns="91440" bIns="45720" anchor="t" anchorCtr="0">
                          <a:noAutofit/>
                        </wps:bodyPr>
                      </wps:wsp>
                      <wps:wsp>
                        <wps:cNvPr id="8" name="Straight Arrow Connector 8"/>
                        <wps:cNvCnPr>
                          <a:endCxn id="7" idx="1"/>
                        </wps:cNvCnPr>
                        <wps:spPr>
                          <a:xfrm>
                            <a:off x="1381877" y="467028"/>
                            <a:ext cx="399531" cy="29"/>
                          </a:xfrm>
                          <a:prstGeom prst="straightConnector1">
                            <a:avLst/>
                          </a:prstGeom>
                          <a:noFill/>
                          <a:ln w="6350" cap="flat" cmpd="sng" algn="ctr">
                            <a:solidFill>
                              <a:sysClr val="windowText" lastClr="000000"/>
                            </a:solidFill>
                            <a:prstDash val="solid"/>
                            <a:miter lim="800000"/>
                            <a:tailEnd type="triangle"/>
                          </a:ln>
                          <a:effectLst/>
                        </wps:spPr>
                        <wps:bodyPr/>
                      </wps:wsp>
                      <wps:wsp>
                        <wps:cNvPr id="9" name="Straight Arrow Connector 9"/>
                        <wps:cNvCnPr/>
                        <wps:spPr>
                          <a:xfrm>
                            <a:off x="3060555" y="465976"/>
                            <a:ext cx="431800" cy="0"/>
                          </a:xfrm>
                          <a:prstGeom prst="straightConnector1">
                            <a:avLst/>
                          </a:prstGeom>
                          <a:noFill/>
                          <a:ln w="6350" cap="flat" cmpd="sng" algn="ctr">
                            <a:solidFill>
                              <a:sysClr val="windowText" lastClr="000000"/>
                            </a:solidFill>
                            <a:prstDash val="solid"/>
                            <a:miter lim="800000"/>
                            <a:tailEnd type="triangle"/>
                          </a:ln>
                          <a:effectLst/>
                        </wps:spPr>
                        <wps:bodyPr/>
                      </wps:wsp>
                      <wps:wsp>
                        <wps:cNvPr id="24" name="Text Box 2"/>
                        <wps:cNvSpPr txBox="1">
                          <a:spLocks noChangeArrowheads="1"/>
                        </wps:cNvSpPr>
                        <wps:spPr bwMode="auto">
                          <a:xfrm>
                            <a:off x="1722434" y="1499599"/>
                            <a:ext cx="1352550" cy="285750"/>
                          </a:xfrm>
                          <a:prstGeom prst="rect">
                            <a:avLst/>
                          </a:prstGeom>
                          <a:solidFill>
                            <a:schemeClr val="bg1"/>
                          </a:solidFill>
                          <a:ln w="9525">
                            <a:solidFill>
                              <a:srgbClr val="000000"/>
                            </a:solidFill>
                            <a:miter lim="800000"/>
                            <a:headEnd/>
                            <a:tailEnd/>
                          </a:ln>
                        </wps:spPr>
                        <wps:txbx>
                          <w:txbxContent>
                            <w:p w14:paraId="06115FAC" w14:textId="77777777" w:rsidR="0049656F" w:rsidRPr="00FD6650" w:rsidRDefault="0049656F" w:rsidP="00373906">
                              <w:pPr>
                                <w:jc w:val="center"/>
                                <w:rPr>
                                  <w:rFonts w:ascii="Times New Roman" w:hAnsi="Times New Roman" w:cs="Times New Roman"/>
                                </w:rPr>
                              </w:pPr>
                              <w:r>
                                <w:rPr>
                                  <w:rFonts w:ascii="Times New Roman" w:hAnsi="Times New Roman" w:cs="Times New Roman"/>
                                </w:rPr>
                                <w:t>Metabolit Sekunder</w:t>
                              </w:r>
                            </w:p>
                          </w:txbxContent>
                        </wps:txbx>
                        <wps:bodyPr rot="0" vert="horz" wrap="square" lIns="91440" tIns="45720" rIns="91440" bIns="45720" anchor="t" anchorCtr="0">
                          <a:noAutofit/>
                        </wps:bodyPr>
                      </wps:wsp>
                      <wps:wsp>
                        <wps:cNvPr id="10" name="Straight Arrow Connector 10"/>
                        <wps:cNvCnPr/>
                        <wps:spPr>
                          <a:xfrm>
                            <a:off x="3076577" y="1631647"/>
                            <a:ext cx="431800" cy="0"/>
                          </a:xfrm>
                          <a:prstGeom prst="straightConnector1">
                            <a:avLst/>
                          </a:prstGeom>
                          <a:noFill/>
                          <a:ln w="6350" cap="flat" cmpd="sng" algn="ctr">
                            <a:solidFill>
                              <a:sysClr val="windowText" lastClr="000000"/>
                            </a:solidFill>
                            <a:prstDash val="solid"/>
                            <a:miter lim="800000"/>
                            <a:tailEnd type="triangle"/>
                          </a:ln>
                          <a:effectLst/>
                        </wps:spPr>
                        <wps:bodyPr/>
                      </wps:wsp>
                      <wps:wsp>
                        <wps:cNvPr id="25" name="Text Box 2"/>
                        <wps:cNvSpPr txBox="1">
                          <a:spLocks noChangeArrowheads="1"/>
                        </wps:cNvSpPr>
                        <wps:spPr bwMode="auto">
                          <a:xfrm>
                            <a:off x="3517995" y="1146653"/>
                            <a:ext cx="1839595" cy="1202690"/>
                          </a:xfrm>
                          <a:prstGeom prst="rect">
                            <a:avLst/>
                          </a:prstGeom>
                          <a:noFill/>
                          <a:ln w="9525">
                            <a:solidFill>
                              <a:srgbClr val="000000"/>
                            </a:solidFill>
                            <a:miter lim="800000"/>
                            <a:headEnd/>
                            <a:tailEnd/>
                          </a:ln>
                        </wps:spPr>
                        <wps:txbx>
                          <w:txbxContent>
                            <w:p w14:paraId="739EC1D3"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 xml:space="preserve">1. </w:t>
                              </w:r>
                              <w:r w:rsidRPr="00380B58">
                                <w:rPr>
                                  <w:rFonts w:ascii="Times New Roman" w:hAnsi="Times New Roman" w:cs="Times New Roman"/>
                                </w:rPr>
                                <w:t>Alkaloid</w:t>
                              </w:r>
                            </w:p>
                            <w:p w14:paraId="2C7EA142"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 xml:space="preserve">2. </w:t>
                              </w:r>
                              <w:r w:rsidRPr="00380B58">
                                <w:rPr>
                                  <w:rFonts w:ascii="Times New Roman" w:hAnsi="Times New Roman" w:cs="Times New Roman"/>
                                </w:rPr>
                                <w:t>Flavonoid</w:t>
                              </w:r>
                            </w:p>
                            <w:p w14:paraId="10FD2025"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 xml:space="preserve">3. </w:t>
                              </w:r>
                              <w:r w:rsidRPr="00380B58">
                                <w:rPr>
                                  <w:rFonts w:ascii="Times New Roman" w:hAnsi="Times New Roman" w:cs="Times New Roman"/>
                                </w:rPr>
                                <w:t>Steroid</w:t>
                              </w:r>
                              <w:r>
                                <w:rPr>
                                  <w:rFonts w:ascii="Times New Roman" w:hAnsi="Times New Roman" w:cs="Times New Roman"/>
                                </w:rPr>
                                <w:t>/Triterpenoid</w:t>
                              </w:r>
                            </w:p>
                            <w:p w14:paraId="59C6E3A3"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 xml:space="preserve">4. </w:t>
                              </w:r>
                              <w:r w:rsidRPr="00380B58">
                                <w:rPr>
                                  <w:rFonts w:ascii="Times New Roman" w:hAnsi="Times New Roman" w:cs="Times New Roman"/>
                                </w:rPr>
                                <w:t>Tanin</w:t>
                              </w:r>
                            </w:p>
                            <w:p w14:paraId="3E17C6E5" w14:textId="77777777" w:rsidR="0049656F" w:rsidRDefault="0049656F" w:rsidP="00373906">
                              <w:pPr>
                                <w:spacing w:after="0"/>
                                <w:rPr>
                                  <w:rFonts w:ascii="Times New Roman" w:hAnsi="Times New Roman" w:cs="Times New Roman"/>
                                </w:rPr>
                              </w:pPr>
                              <w:r>
                                <w:rPr>
                                  <w:rFonts w:ascii="Times New Roman" w:hAnsi="Times New Roman" w:cs="Times New Roman"/>
                                </w:rPr>
                                <w:t xml:space="preserve">5. </w:t>
                              </w:r>
                              <w:r w:rsidRPr="00380B58">
                                <w:rPr>
                                  <w:rFonts w:ascii="Times New Roman" w:hAnsi="Times New Roman" w:cs="Times New Roman"/>
                                </w:rPr>
                                <w:t>Saponin</w:t>
                              </w:r>
                            </w:p>
                            <w:p w14:paraId="31362180"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6. Glikosida</w:t>
                              </w:r>
                            </w:p>
                            <w:p w14:paraId="04AFEAF8" w14:textId="77777777" w:rsidR="0049656F" w:rsidRPr="00AA2A3B" w:rsidRDefault="0049656F" w:rsidP="00373906">
                              <w:pPr>
                                <w:spacing w:after="0"/>
                                <w:rPr>
                                  <w:rFonts w:ascii="Times New Roman" w:hAnsi="Times New Roman" w:cs="Times New Roman"/>
                                </w:rPr>
                              </w:pPr>
                            </w:p>
                          </w:txbxContent>
                        </wps:txbx>
                        <wps:bodyPr rot="0" vert="horz" wrap="square" lIns="91440" tIns="45720" rIns="91440" bIns="45720" anchor="t" anchorCtr="0">
                          <a:noAutofit/>
                        </wps:bodyPr>
                      </wps:wsp>
                      <wps:wsp>
                        <wps:cNvPr id="196" name="Text Box 196"/>
                        <wps:cNvSpPr txBox="1">
                          <a:spLocks noChangeArrowheads="1"/>
                        </wps:cNvSpPr>
                        <wps:spPr bwMode="auto">
                          <a:xfrm>
                            <a:off x="1781408" y="2514680"/>
                            <a:ext cx="1228725" cy="448945"/>
                          </a:xfrm>
                          <a:prstGeom prst="rect">
                            <a:avLst/>
                          </a:prstGeom>
                          <a:solidFill>
                            <a:schemeClr val="bg1"/>
                          </a:solidFill>
                          <a:ln w="9525">
                            <a:solidFill>
                              <a:srgbClr val="000000"/>
                            </a:solidFill>
                            <a:miter lim="800000"/>
                            <a:headEnd/>
                            <a:tailEnd/>
                          </a:ln>
                        </wps:spPr>
                        <wps:txbx>
                          <w:txbxContent>
                            <w:p w14:paraId="1647557F" w14:textId="77777777" w:rsidR="0049656F" w:rsidRDefault="0049656F" w:rsidP="00593863">
                              <w:pPr>
                                <w:spacing w:after="0"/>
                                <w:jc w:val="center"/>
                                <w:rPr>
                                  <w:rFonts w:ascii="Times New Roman" w:hAnsi="Times New Roman" w:cs="Times New Roman"/>
                                </w:rPr>
                              </w:pPr>
                              <w:r>
                                <w:rPr>
                                  <w:rFonts w:ascii="Times New Roman" w:hAnsi="Times New Roman" w:cs="Times New Roman"/>
                                </w:rPr>
                                <w:t xml:space="preserve">Aktivitas Antibakteri </w:t>
                              </w:r>
                            </w:p>
                            <w:p w14:paraId="49A7B0FE" w14:textId="77777777" w:rsidR="0049656F" w:rsidRPr="00FD6650" w:rsidRDefault="0049656F" w:rsidP="00593863">
                              <w:pPr>
                                <w:jc w:val="center"/>
                                <w:rPr>
                                  <w:rFonts w:ascii="Times New Roman" w:hAnsi="Times New Roman" w:cs="Times New Roman"/>
                                </w:rPr>
                              </w:pPr>
                            </w:p>
                          </w:txbxContent>
                        </wps:txbx>
                        <wps:bodyPr rot="0" vert="horz" wrap="square" lIns="91440" tIns="45720" rIns="91440" bIns="45720" anchor="t" anchorCtr="0">
                          <a:noAutofit/>
                        </wps:bodyPr>
                      </wps:wsp>
                      <wps:wsp>
                        <wps:cNvPr id="29" name="Text Box 29"/>
                        <wps:cNvSpPr txBox="1">
                          <a:spLocks noChangeArrowheads="1"/>
                        </wps:cNvSpPr>
                        <wps:spPr bwMode="auto">
                          <a:xfrm>
                            <a:off x="3502994" y="2514680"/>
                            <a:ext cx="1839595" cy="442595"/>
                          </a:xfrm>
                          <a:prstGeom prst="rect">
                            <a:avLst/>
                          </a:prstGeom>
                          <a:noFill/>
                          <a:ln w="9525">
                            <a:solidFill>
                              <a:srgbClr val="000000"/>
                            </a:solidFill>
                            <a:miter lim="800000"/>
                            <a:headEnd/>
                            <a:tailEnd/>
                          </a:ln>
                        </wps:spPr>
                        <wps:txbx>
                          <w:txbxContent>
                            <w:p w14:paraId="7E01EF66" w14:textId="1E68BD06" w:rsidR="0049656F" w:rsidRPr="00CE0B52" w:rsidRDefault="0049656F" w:rsidP="00CE0B52">
                              <w:pPr>
                                <w:spacing w:after="0"/>
                                <w:rPr>
                                  <w:rFonts w:ascii="Times New Roman" w:hAnsi="Times New Roman" w:cs="Times New Roman"/>
                                  <w:lang w:val="id-ID"/>
                                </w:rPr>
                              </w:pPr>
                              <w:r>
                                <w:rPr>
                                  <w:rFonts w:ascii="Times New Roman" w:hAnsi="Times New Roman" w:cs="Times New Roman"/>
                                </w:rPr>
                                <w:t>Daya Hambat</w:t>
                              </w:r>
                              <w:r>
                                <w:rPr>
                                  <w:rFonts w:ascii="Times New Roman" w:hAnsi="Times New Roman" w:cs="Times New Roman"/>
                                  <w:lang w:val="id-ID"/>
                                </w:rPr>
                                <w:t xml:space="preserve"> Bakteri     </w:t>
                              </w:r>
                              <w:r w:rsidRPr="00CE0B52">
                                <w:rPr>
                                  <w:rFonts w:ascii="Times New Roman" w:hAnsi="Times New Roman" w:cs="Times New Roman"/>
                                  <w:i/>
                                  <w:lang w:val="id-ID"/>
                                </w:rPr>
                                <w:t>Streptococcus mutans</w:t>
                              </w:r>
                            </w:p>
                          </w:txbxContent>
                        </wps:txbx>
                        <wps:bodyPr rot="0" vert="horz" wrap="square" lIns="91440" tIns="45720" rIns="91440" bIns="45720" anchor="t" anchorCtr="0">
                          <a:noAutofit/>
                        </wps:bodyPr>
                      </wps:wsp>
                      <wps:wsp>
                        <wps:cNvPr id="16" name="Straight Arrow Connector 16"/>
                        <wps:cNvCnPr>
                          <a:endCxn id="29" idx="1"/>
                        </wps:cNvCnPr>
                        <wps:spPr>
                          <a:xfrm>
                            <a:off x="3010134" y="2731453"/>
                            <a:ext cx="492860" cy="4525"/>
                          </a:xfrm>
                          <a:prstGeom prst="straightConnector1">
                            <a:avLst/>
                          </a:prstGeom>
                          <a:noFill/>
                          <a:ln w="6350" cap="flat" cmpd="sng" algn="ctr">
                            <a:solidFill>
                              <a:sysClr val="windowText" lastClr="000000"/>
                            </a:solidFill>
                            <a:prstDash val="solid"/>
                            <a:miter lim="800000"/>
                            <a:tailEnd type="triangle"/>
                          </a:ln>
                          <a:effectLst/>
                        </wps:spPr>
                        <wps:bodyPr/>
                      </wps:wsp>
                      <wps:wsp>
                        <wps:cNvPr id="17" name="Straight Arrow Connector 17"/>
                        <wps:cNvCnPr>
                          <a:stCxn id="11" idx="3"/>
                          <a:endCxn id="24" idx="1"/>
                        </wps:cNvCnPr>
                        <wps:spPr>
                          <a:xfrm>
                            <a:off x="1149980" y="1642403"/>
                            <a:ext cx="572455" cy="71"/>
                          </a:xfrm>
                          <a:prstGeom prst="straightConnector1">
                            <a:avLst/>
                          </a:prstGeom>
                          <a:noFill/>
                          <a:ln w="6350" cap="flat" cmpd="sng" algn="ctr">
                            <a:solidFill>
                              <a:sysClr val="windowText" lastClr="000000"/>
                            </a:solidFill>
                            <a:prstDash val="solid"/>
                            <a:miter lim="800000"/>
                            <a:tailEnd type="triangle"/>
                          </a:ln>
                          <a:effectLst/>
                        </wps:spPr>
                        <wps:bodyPr/>
                      </wps:wsp>
                      <wps:wsp>
                        <wps:cNvPr id="18" name="Straight Connector 18"/>
                        <wps:cNvCnPr>
                          <a:stCxn id="11" idx="2"/>
                        </wps:cNvCnPr>
                        <wps:spPr>
                          <a:xfrm flipH="1">
                            <a:off x="578449" y="1871002"/>
                            <a:ext cx="31" cy="1177671"/>
                          </a:xfrm>
                          <a:prstGeom prst="line">
                            <a:avLst/>
                          </a:prstGeom>
                        </wps:spPr>
                        <wps:style>
                          <a:lnRef idx="1">
                            <a:schemeClr val="dk1"/>
                          </a:lnRef>
                          <a:fillRef idx="0">
                            <a:schemeClr val="dk1"/>
                          </a:fillRef>
                          <a:effectRef idx="0">
                            <a:schemeClr val="dk1"/>
                          </a:effectRef>
                          <a:fontRef idx="minor">
                            <a:schemeClr val="tx1"/>
                          </a:fontRef>
                        </wps:style>
                        <wps:bodyPr/>
                      </wps:wsp>
                      <wps:wsp>
                        <wps:cNvPr id="19" name="Text Box 19"/>
                        <wps:cNvSpPr txBox="1">
                          <a:spLocks noChangeArrowheads="1"/>
                        </wps:cNvSpPr>
                        <wps:spPr bwMode="auto">
                          <a:xfrm>
                            <a:off x="1829234" y="3281384"/>
                            <a:ext cx="1114425" cy="696595"/>
                          </a:xfrm>
                          <a:prstGeom prst="rect">
                            <a:avLst/>
                          </a:prstGeom>
                          <a:solidFill>
                            <a:schemeClr val="bg1"/>
                          </a:solidFill>
                          <a:ln w="9525">
                            <a:solidFill>
                              <a:srgbClr val="000000"/>
                            </a:solidFill>
                            <a:miter lim="800000"/>
                            <a:headEnd/>
                            <a:tailEnd/>
                          </a:ln>
                        </wps:spPr>
                        <wps:txbx>
                          <w:txbxContent>
                            <w:p w14:paraId="3A1EB357" w14:textId="77777777" w:rsidR="0049656F" w:rsidRPr="00FD6650" w:rsidRDefault="0049656F" w:rsidP="00C91DEF">
                              <w:pPr>
                                <w:jc w:val="center"/>
                                <w:rPr>
                                  <w:rFonts w:ascii="Times New Roman" w:hAnsi="Times New Roman" w:cs="Times New Roman"/>
                                </w:rPr>
                              </w:pPr>
                              <w:r>
                                <w:rPr>
                                  <w:rFonts w:ascii="Times New Roman" w:hAnsi="Times New Roman" w:cs="Times New Roman"/>
                                </w:rPr>
                                <w:t>Karakteristik Fisik Massa Granul</w:t>
                              </w:r>
                            </w:p>
                          </w:txbxContent>
                        </wps:txbx>
                        <wps:bodyPr rot="0" vert="horz" wrap="square" lIns="91440" tIns="45720" rIns="91440" bIns="45720" anchor="t" anchorCtr="0">
                          <a:noAutofit/>
                        </wps:bodyPr>
                      </wps:wsp>
                      <wps:wsp>
                        <wps:cNvPr id="20" name="Text Box 20"/>
                        <wps:cNvSpPr txBox="1">
                          <a:spLocks noChangeArrowheads="1"/>
                        </wps:cNvSpPr>
                        <wps:spPr bwMode="auto">
                          <a:xfrm>
                            <a:off x="3517997" y="3334615"/>
                            <a:ext cx="1839595" cy="654050"/>
                          </a:xfrm>
                          <a:prstGeom prst="rect">
                            <a:avLst/>
                          </a:prstGeom>
                          <a:noFill/>
                          <a:ln w="9525">
                            <a:solidFill>
                              <a:srgbClr val="000000"/>
                            </a:solidFill>
                            <a:miter lim="800000"/>
                            <a:headEnd/>
                            <a:tailEnd/>
                          </a:ln>
                        </wps:spPr>
                        <wps:txbx>
                          <w:txbxContent>
                            <w:p w14:paraId="57332A3D" w14:textId="77777777" w:rsidR="0049656F" w:rsidRPr="00191C57" w:rsidRDefault="0049656F" w:rsidP="00C91DEF">
                              <w:pPr>
                                <w:spacing w:after="0"/>
                                <w:rPr>
                                  <w:rFonts w:ascii="Times New Roman" w:hAnsi="Times New Roman" w:cs="Times New Roman"/>
                                </w:rPr>
                              </w:pPr>
                              <w:r>
                                <w:rPr>
                                  <w:rFonts w:ascii="Times New Roman" w:hAnsi="Times New Roman" w:cs="Times New Roman"/>
                                </w:rPr>
                                <w:t xml:space="preserve">1. </w:t>
                              </w:r>
                              <w:r w:rsidRPr="00191C57">
                                <w:rPr>
                                  <w:rFonts w:ascii="Times New Roman" w:hAnsi="Times New Roman" w:cs="Times New Roman"/>
                                </w:rPr>
                                <w:t>Laju Alir</w:t>
                              </w:r>
                            </w:p>
                            <w:p w14:paraId="60E854E7" w14:textId="77777777" w:rsidR="0049656F" w:rsidRPr="00191C57" w:rsidRDefault="0049656F" w:rsidP="00C91DEF">
                              <w:pPr>
                                <w:spacing w:after="0"/>
                                <w:rPr>
                                  <w:rFonts w:ascii="Times New Roman" w:hAnsi="Times New Roman" w:cs="Times New Roman"/>
                                </w:rPr>
                              </w:pPr>
                              <w:r>
                                <w:rPr>
                                  <w:rFonts w:ascii="Times New Roman" w:hAnsi="Times New Roman" w:cs="Times New Roman"/>
                                </w:rPr>
                                <w:t xml:space="preserve">2. </w:t>
                              </w:r>
                              <w:r w:rsidRPr="00191C57">
                                <w:rPr>
                                  <w:rFonts w:ascii="Times New Roman" w:hAnsi="Times New Roman" w:cs="Times New Roman"/>
                                </w:rPr>
                                <w:t>Sudut Diam</w:t>
                              </w:r>
                            </w:p>
                            <w:p w14:paraId="4C0E0D97" w14:textId="77777777" w:rsidR="0049656F" w:rsidRDefault="0049656F" w:rsidP="00C91DEF">
                              <w:pPr>
                                <w:spacing w:after="0"/>
                                <w:rPr>
                                  <w:rFonts w:ascii="Times New Roman" w:hAnsi="Times New Roman" w:cs="Times New Roman"/>
                                  <w:lang w:val="id-ID"/>
                                </w:rPr>
                              </w:pPr>
                              <w:r>
                                <w:rPr>
                                  <w:rFonts w:ascii="Times New Roman" w:hAnsi="Times New Roman" w:cs="Times New Roman"/>
                                </w:rPr>
                                <w:t>3. Indeks Tap</w:t>
                              </w:r>
                            </w:p>
                            <w:p w14:paraId="522C345E" w14:textId="77777777" w:rsidR="0049656F" w:rsidRPr="00C91DEF" w:rsidRDefault="0049656F" w:rsidP="00C91DEF">
                              <w:pPr>
                                <w:spacing w:after="0"/>
                                <w:rPr>
                                  <w:rFonts w:ascii="Times New Roman" w:hAnsi="Times New Roman" w:cs="Times New Roman"/>
                                  <w:i/>
                                  <w:lang w:val="id-ID"/>
                                </w:rPr>
                              </w:pPr>
                            </w:p>
                          </w:txbxContent>
                        </wps:txbx>
                        <wps:bodyPr rot="0" vert="horz" wrap="square" lIns="91440" tIns="45720" rIns="91440" bIns="45720" anchor="t" anchorCtr="0">
                          <a:noAutofit/>
                        </wps:bodyPr>
                      </wps:wsp>
                      <wps:wsp>
                        <wps:cNvPr id="21" name="Straight Arrow Connector 21"/>
                        <wps:cNvCnPr>
                          <a:endCxn id="20" idx="1"/>
                        </wps:cNvCnPr>
                        <wps:spPr>
                          <a:xfrm>
                            <a:off x="2943659" y="3647369"/>
                            <a:ext cx="574337" cy="14272"/>
                          </a:xfrm>
                          <a:prstGeom prst="straightConnector1">
                            <a:avLst/>
                          </a:prstGeom>
                          <a:noFill/>
                          <a:ln w="6350" cap="flat" cmpd="sng" algn="ctr">
                            <a:solidFill>
                              <a:sysClr val="windowText" lastClr="000000"/>
                            </a:solidFill>
                            <a:prstDash val="solid"/>
                            <a:miter lim="800000"/>
                            <a:tailEnd type="triangle"/>
                          </a:ln>
                          <a:effectLst/>
                        </wps:spPr>
                        <wps:bodyPr/>
                      </wps:wsp>
                      <wps:wsp>
                        <wps:cNvPr id="22" name="Straight Arrow Connector 22"/>
                        <wps:cNvCnPr/>
                        <wps:spPr>
                          <a:xfrm>
                            <a:off x="1235421" y="3612198"/>
                            <a:ext cx="593715" cy="0"/>
                          </a:xfrm>
                          <a:prstGeom prst="straightConnector1">
                            <a:avLst/>
                          </a:prstGeom>
                          <a:noFill/>
                          <a:ln w="6350" cap="flat" cmpd="sng" algn="ctr">
                            <a:solidFill>
                              <a:sysClr val="windowText" lastClr="000000"/>
                            </a:solidFill>
                            <a:prstDash val="solid"/>
                            <a:miter lim="800000"/>
                            <a:tailEnd type="triangle"/>
                          </a:ln>
                          <a:effectLst/>
                        </wps:spPr>
                        <wps:bodyPr/>
                      </wps:wsp>
                      <wps:wsp>
                        <wps:cNvPr id="30" name="Text Box 30"/>
                        <wps:cNvSpPr txBox="1">
                          <a:spLocks noChangeArrowheads="1"/>
                        </wps:cNvSpPr>
                        <wps:spPr bwMode="auto">
                          <a:xfrm>
                            <a:off x="1829234" y="4610072"/>
                            <a:ext cx="1114425" cy="452120"/>
                          </a:xfrm>
                          <a:prstGeom prst="rect">
                            <a:avLst/>
                          </a:prstGeom>
                          <a:solidFill>
                            <a:schemeClr val="bg1"/>
                          </a:solidFill>
                          <a:ln w="9525">
                            <a:solidFill>
                              <a:srgbClr val="000000"/>
                            </a:solidFill>
                            <a:miter lim="800000"/>
                            <a:headEnd/>
                            <a:tailEnd/>
                          </a:ln>
                        </wps:spPr>
                        <wps:txbx>
                          <w:txbxContent>
                            <w:p w14:paraId="68770A72" w14:textId="77777777" w:rsidR="0049656F" w:rsidRPr="00CE0B52" w:rsidRDefault="0049656F" w:rsidP="00CE0B52">
                              <w:pPr>
                                <w:jc w:val="center"/>
                                <w:rPr>
                                  <w:rFonts w:ascii="Times New Roman" w:hAnsi="Times New Roman" w:cs="Times New Roman"/>
                                  <w:lang w:val="id-ID"/>
                                </w:rPr>
                              </w:pPr>
                              <w:r>
                                <w:rPr>
                                  <w:rFonts w:ascii="Times New Roman" w:hAnsi="Times New Roman" w:cs="Times New Roman"/>
                                </w:rPr>
                                <w:t xml:space="preserve">Karakteristik Fisik </w:t>
                              </w:r>
                              <w:r>
                                <w:rPr>
                                  <w:rFonts w:ascii="Times New Roman" w:hAnsi="Times New Roman" w:cs="Times New Roman"/>
                                  <w:lang w:val="id-ID"/>
                                </w:rPr>
                                <w:t>Tablet</w:t>
                              </w:r>
                            </w:p>
                          </w:txbxContent>
                        </wps:txbx>
                        <wps:bodyPr rot="0" vert="horz" wrap="square" lIns="91440" tIns="45720" rIns="91440" bIns="45720" anchor="t" anchorCtr="0">
                          <a:noAutofit/>
                        </wps:bodyPr>
                      </wps:wsp>
                      <wps:wsp>
                        <wps:cNvPr id="33" name="Straight Connector 33"/>
                        <wps:cNvCnPr/>
                        <wps:spPr>
                          <a:xfrm>
                            <a:off x="599585" y="4418283"/>
                            <a:ext cx="31" cy="170685"/>
                          </a:xfrm>
                          <a:prstGeom prst="line">
                            <a:avLst/>
                          </a:prstGeom>
                        </wps:spPr>
                        <wps:style>
                          <a:lnRef idx="1">
                            <a:schemeClr val="dk1"/>
                          </a:lnRef>
                          <a:fillRef idx="0">
                            <a:schemeClr val="dk1"/>
                          </a:fillRef>
                          <a:effectRef idx="0">
                            <a:schemeClr val="dk1"/>
                          </a:effectRef>
                          <a:fontRef idx="minor">
                            <a:schemeClr val="tx1"/>
                          </a:fontRef>
                        </wps:style>
                        <wps:bodyPr/>
                      </wps:wsp>
                      <wps:wsp>
                        <wps:cNvPr id="35" name="Straight Arrow Connector 35"/>
                        <wps:cNvCnPr/>
                        <wps:spPr>
                          <a:xfrm>
                            <a:off x="1219200" y="4829970"/>
                            <a:ext cx="610034" cy="6162"/>
                          </a:xfrm>
                          <a:prstGeom prst="straightConnector1">
                            <a:avLst/>
                          </a:prstGeom>
                          <a:noFill/>
                          <a:ln w="6350" cap="flat" cmpd="sng" algn="ctr">
                            <a:solidFill>
                              <a:sysClr val="windowText" lastClr="000000"/>
                            </a:solidFill>
                            <a:prstDash val="solid"/>
                            <a:miter lim="800000"/>
                            <a:tailEnd type="triangle"/>
                          </a:ln>
                          <a:effectLst/>
                        </wps:spPr>
                        <wps:bodyPr/>
                      </wps:wsp>
                      <wps:wsp>
                        <wps:cNvPr id="38" name="Text Box 38"/>
                        <wps:cNvSpPr txBox="1">
                          <a:spLocks noChangeArrowheads="1"/>
                        </wps:cNvSpPr>
                        <wps:spPr bwMode="auto">
                          <a:xfrm>
                            <a:off x="3517997" y="4341111"/>
                            <a:ext cx="1839595" cy="833120"/>
                          </a:xfrm>
                          <a:prstGeom prst="rect">
                            <a:avLst/>
                          </a:prstGeom>
                          <a:noFill/>
                          <a:ln w="9525">
                            <a:solidFill>
                              <a:srgbClr val="000000"/>
                            </a:solidFill>
                            <a:miter lim="800000"/>
                            <a:headEnd/>
                            <a:tailEnd/>
                          </a:ln>
                        </wps:spPr>
                        <wps:txbx>
                          <w:txbxContent>
                            <w:p w14:paraId="23597605" w14:textId="77777777" w:rsidR="0049656F" w:rsidRPr="00CE0B52" w:rsidRDefault="0049656F" w:rsidP="00CE0B52">
                              <w:pPr>
                                <w:spacing w:after="0"/>
                                <w:rPr>
                                  <w:rFonts w:ascii="Times New Roman" w:hAnsi="Times New Roman" w:cs="Times New Roman"/>
                                  <w:lang w:val="id-ID"/>
                                </w:rPr>
                              </w:pPr>
                              <w:r>
                                <w:rPr>
                                  <w:rFonts w:ascii="Times New Roman" w:hAnsi="Times New Roman" w:cs="Times New Roman"/>
                                </w:rPr>
                                <w:t xml:space="preserve">1. </w:t>
                              </w:r>
                              <w:r>
                                <w:rPr>
                                  <w:rFonts w:ascii="Times New Roman" w:hAnsi="Times New Roman" w:cs="Times New Roman"/>
                                  <w:lang w:val="id-ID"/>
                                </w:rPr>
                                <w:t>Keseragaman bobot</w:t>
                              </w:r>
                            </w:p>
                            <w:p w14:paraId="3A116D51" w14:textId="77777777" w:rsidR="0049656F" w:rsidRPr="00CE0B52" w:rsidRDefault="0049656F" w:rsidP="00CE0B52">
                              <w:pPr>
                                <w:spacing w:after="0"/>
                                <w:rPr>
                                  <w:rFonts w:ascii="Times New Roman" w:hAnsi="Times New Roman" w:cs="Times New Roman"/>
                                  <w:lang w:val="id-ID"/>
                                </w:rPr>
                              </w:pPr>
                              <w:r>
                                <w:rPr>
                                  <w:rFonts w:ascii="Times New Roman" w:hAnsi="Times New Roman" w:cs="Times New Roman"/>
                                </w:rPr>
                                <w:t xml:space="preserve">2. </w:t>
                              </w:r>
                              <w:r>
                                <w:rPr>
                                  <w:rFonts w:ascii="Times New Roman" w:hAnsi="Times New Roman" w:cs="Times New Roman"/>
                                  <w:lang w:val="id-ID"/>
                                </w:rPr>
                                <w:t>Waktu hancur</w:t>
                              </w:r>
                            </w:p>
                            <w:p w14:paraId="499B8B8D" w14:textId="77777777" w:rsidR="0049656F" w:rsidRDefault="0049656F" w:rsidP="00CE0B52">
                              <w:pPr>
                                <w:spacing w:after="0"/>
                                <w:rPr>
                                  <w:rFonts w:ascii="Times New Roman" w:hAnsi="Times New Roman" w:cs="Times New Roman"/>
                                  <w:lang w:val="id-ID"/>
                                </w:rPr>
                              </w:pPr>
                              <w:r>
                                <w:rPr>
                                  <w:rFonts w:ascii="Times New Roman" w:hAnsi="Times New Roman" w:cs="Times New Roman"/>
                                </w:rPr>
                                <w:t xml:space="preserve">3. </w:t>
                              </w:r>
                              <w:r>
                                <w:rPr>
                                  <w:rFonts w:ascii="Times New Roman" w:hAnsi="Times New Roman" w:cs="Times New Roman"/>
                                  <w:lang w:val="id-ID"/>
                                </w:rPr>
                                <w:t>Kekerasan</w:t>
                              </w:r>
                            </w:p>
                            <w:p w14:paraId="6F4572DE" w14:textId="77777777" w:rsidR="0049656F" w:rsidRDefault="0049656F" w:rsidP="00CE0B52">
                              <w:pPr>
                                <w:spacing w:after="0"/>
                                <w:rPr>
                                  <w:rFonts w:ascii="Times New Roman" w:hAnsi="Times New Roman" w:cs="Times New Roman"/>
                                  <w:lang w:val="id-ID"/>
                                </w:rPr>
                              </w:pPr>
                              <w:r>
                                <w:rPr>
                                  <w:rFonts w:ascii="Times New Roman" w:hAnsi="Times New Roman" w:cs="Times New Roman"/>
                                  <w:lang w:val="id-ID"/>
                                </w:rPr>
                                <w:t>4. Kerapuhan</w:t>
                              </w:r>
                            </w:p>
                            <w:p w14:paraId="565495E6" w14:textId="77777777" w:rsidR="0049656F" w:rsidRPr="00CE0B52" w:rsidRDefault="0049656F" w:rsidP="00CE0B52">
                              <w:pPr>
                                <w:spacing w:after="0"/>
                                <w:rPr>
                                  <w:rFonts w:ascii="Times New Roman" w:hAnsi="Times New Roman" w:cs="Times New Roman"/>
                                  <w:lang w:val="id-ID"/>
                                </w:rPr>
                              </w:pPr>
                            </w:p>
                          </w:txbxContent>
                        </wps:txbx>
                        <wps:bodyPr rot="0" vert="horz" wrap="square" lIns="91440" tIns="45720" rIns="91440" bIns="45720" anchor="t" anchorCtr="0">
                          <a:noAutofit/>
                        </wps:bodyPr>
                      </wps:wsp>
                      <wps:wsp>
                        <wps:cNvPr id="40" name="Straight Arrow Connector 40"/>
                        <wps:cNvCnPr/>
                        <wps:spPr>
                          <a:xfrm flipV="1">
                            <a:off x="2943659" y="4836961"/>
                            <a:ext cx="548696" cy="1"/>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3EFC124E" id="Group 784910941" o:spid="_x0000_s1026" style="position:absolute;left:0;text-align:left;margin-left:-11.5pt;margin-top:26.05pt;width:421.8pt;height:406.6pt;z-index:251743232;mso-width-relative:margin;mso-height-relative:margin" coordorigin=",98" coordsize="53575,516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">
                <v:shapetype id="_x0000_t202" coordsize="21600,21600" o:spt="202" path="m,l,21600r21600,l21600,xe">
                  <v:stroke joinstyle="miter"/>
                  <v:path gradientshapeok="t" o:connecttype="rect"/>
                </v:shapetype>
                <v:shape id="Text Box 2" o:spid="_x0000_s1027" type="#_x0000_t202" style="position:absolute;left:162;top:30553;width:12192;height:135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FogMEA&#10;AADbAAAADwAAAGRycy9kb3ducmV2LnhtbERPTYvCMBC9C/6HMII3TVfcrlRTEcHFg6Kr4nloZtvS&#10;ZlKarK3/fnMQPD7e92rdm1o8qHWlZQUf0wgEcWZ1ybmC23U3WYBwHlljbZkUPMnBOh0OVpho2/EP&#10;PS4+FyGEXYIKCu+bREqXFWTQTW1DHLhf2xr0Aba51C12IdzUchZFsTRYcmgosKFtQVl1+TMK5Nd9&#10;f/z+3MTV4dTNz80iPjzrWKnxqN8sQXjq/Vv8cu+1glkYG76EHyDT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DRaIDBAAAA2wAAAA8AAAAAAAAAAAAAAAAAmAIAAGRycy9kb3du&#10;cmV2LnhtbFBLBQYAAAAABAAEAPUAAACGAwAAAAA=&#10;" fillcolor="window">
                  <v:textbox>
                    <w:txbxContent>
                      <w:p w14:paraId="68FB46A5" w14:textId="4066D0A1" w:rsidR="0049656F" w:rsidRPr="004C7EBE" w:rsidRDefault="0049656F" w:rsidP="00C91DEF">
                        <w:pPr>
                          <w:jc w:val="center"/>
                          <w:rPr>
                            <w:rFonts w:ascii="Times New Roman" w:hAnsi="Times New Roman" w:cs="Times New Roman"/>
                            <w:lang w:val="id-ID"/>
                          </w:rPr>
                        </w:pPr>
                        <w:r>
                          <w:rPr>
                            <w:rFonts w:ascii="Times New Roman" w:hAnsi="Times New Roman" w:cs="Times New Roman"/>
                            <w:lang w:val="id-ID"/>
                          </w:rPr>
                          <w:t>Menggunakan bahan tambahan dimana untuk bahan penghancur dikombinasi sama banyak yaitu 10%;10%</w:t>
                        </w:r>
                      </w:p>
                    </w:txbxContent>
                  </v:textbox>
                </v:shape>
                <v:shape id="Text Box 2" o:spid="_x0000_s1028" type="#_x0000_t202" style="position:absolute;top:45942;width:12192;height:4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X68cMA&#10;AADbAAAADwAAAGRycy9kb3ducmV2LnhtbESPT4vCMBTE7wt+h/AEb2uqq1WqUURY8aD4F8+P5tkW&#10;m5fSRFu//WZhYY/DzPyGmS9bU4oX1a6wrGDQj0AQp1YXnCm4Xr4/pyCcR9ZYWiYFb3KwXHQ+5pho&#10;2/CJXmefiQBhl6CC3PsqkdKlORl0fVsRB+9ua4M+yDqTusYmwE0ph1EUS4MFh4UcK1rnlD7OT6NA&#10;Tm7b/Wa8ih+7QzM6VtN49y5jpXrddjUD4an1/+G/9lYrGH7B75fwA+Ti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nX68cMAAADbAAAADwAAAAAAAAAAAAAAAACYAgAAZHJzL2Rv&#10;d25yZXYueG1sUEsFBgAAAAAEAAQA9QAAAIgDAAAAAA==&#10;" fillcolor="window">
                  <v:textbox>
                    <w:txbxContent>
                      <w:p w14:paraId="46D89ECC" w14:textId="77777777" w:rsidR="0049656F" w:rsidRPr="00CE0B52" w:rsidRDefault="0049656F" w:rsidP="00CE0B52">
                        <w:pPr>
                          <w:jc w:val="center"/>
                          <w:rPr>
                            <w:rFonts w:ascii="Times New Roman" w:hAnsi="Times New Roman" w:cs="Times New Roman"/>
                            <w:lang w:val="id-ID"/>
                          </w:rPr>
                        </w:pPr>
                        <w:r>
                          <w:rPr>
                            <w:rFonts w:ascii="Times New Roman" w:hAnsi="Times New Roman" w:cs="Times New Roman"/>
                            <w:lang w:val="id-ID"/>
                          </w:rPr>
                          <w:t>Sediaan Tablet Bunga Lawang</w:t>
                        </w:r>
                      </w:p>
                    </w:txbxContent>
                  </v:textbox>
                </v:shape>
                <v:shape id="Text Box 2" o:spid="_x0000_s1029" type="#_x0000_t202" style="position:absolute;left:69;top:14138;width:11430;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2jtMAA&#10;AADbAAAADwAAAGRycy9kb3ducmV2LnhtbERPTWvCQBC9F/wPywje6iYFS03dBK0IXms82NskO01C&#10;s7Nxd43pv+8WCr3N433OpphML0ZyvrOsIF0mIIhrqztuFJzLw+MLCB+QNfaWScE3eSjy2cMGM23v&#10;/E7jKTQihrDPUEEbwpBJ6euWDPqlHYgj92mdwRCha6R2eI/hppdPSfIsDXYcG1oc6K2l+ut0Mwqq&#10;fdrtLljtSmeq8mOFOOr1VanFfNq+ggg0hX/xn/uo4/wUfn+JB8j8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q2jtMAAAADbAAAADwAAAAAAAAAAAAAAAACYAgAAZHJzL2Rvd25y&#10;ZXYueG1sUEsFBgAAAAAEAAQA9QAAAIUDAAAAAA==&#10;" fillcolor="white [3212]">
                  <v:textbox>
                    <w:txbxContent>
                      <w:p w14:paraId="0186DF19" w14:textId="77777777" w:rsidR="0049656F" w:rsidRPr="002001B8" w:rsidRDefault="0049656F" w:rsidP="008E6966">
                        <w:pPr>
                          <w:jc w:val="center"/>
                          <w:rPr>
                            <w:rFonts w:ascii="Times New Roman" w:hAnsi="Times New Roman" w:cs="Times New Roman"/>
                            <w:lang w:val="id-ID"/>
                          </w:rPr>
                        </w:pPr>
                        <w:r>
                          <w:rPr>
                            <w:rFonts w:ascii="Times New Roman" w:hAnsi="Times New Roman" w:cs="Times New Roman"/>
                          </w:rPr>
                          <w:t xml:space="preserve">Simplisia Bunga </w:t>
                        </w:r>
                        <w:r>
                          <w:rPr>
                            <w:rFonts w:ascii="Times New Roman" w:hAnsi="Times New Roman" w:cs="Times New Roman"/>
                            <w:lang w:val="id-ID"/>
                          </w:rPr>
                          <w:t>Lawang</w:t>
                        </w:r>
                      </w:p>
                    </w:txbxContent>
                  </v:textbox>
                </v:shape>
                <v:shape id="Text Box 2" o:spid="_x0000_s1030" type="#_x0000_t202" style="position:absolute;left:35110;top:98;width:18383;height:9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v4OcUA&#10;AADbAAAADwAAAGRycy9kb3ducmV2LnhtbESPzW7CMBCE70i8g7WVuBGngKAEHFSVVuoRUlquS7z5&#10;EfE6ig2EPn1dqVJvu5r5ZmfXm9404kqdqy0reIxiEMS51TWXCg4fb+MnEM4ja2wsk4I7Odikw8Ea&#10;E21vvKdr5ksRQtglqKDyvk2kdHlFBl1kW+KgFbYz6MPalVJ3eAvhppGTOJ5LgzWHCxW29FJRfs4u&#10;JtSYHA/T7S6jxQJP0+3r9+ey+GqUGj30zysQnnr/b/6j33XgZvD7SxhApj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i/g5xQAAANsAAAAPAAAAAAAAAAAAAAAAAJgCAABkcnMv&#10;ZG93bnJldi54bWxQSwUGAAAAAAQABAD1AAAAigMAAAAA&#10;" filled="f">
                  <v:textbox>
                    <w:txbxContent>
                      <w:p w14:paraId="4C686F1E" w14:textId="17F88667" w:rsidR="0049656F" w:rsidRPr="00380B58" w:rsidRDefault="0049656F" w:rsidP="008E6966">
                        <w:pPr>
                          <w:spacing w:after="0"/>
                          <w:rPr>
                            <w:rFonts w:ascii="Times New Roman" w:hAnsi="Times New Roman" w:cs="Times New Roman"/>
                          </w:rPr>
                        </w:pPr>
                        <w:r>
                          <w:rPr>
                            <w:rFonts w:ascii="Times New Roman" w:hAnsi="Times New Roman" w:cs="Times New Roman"/>
                            <w:lang w:val="id-ID"/>
                          </w:rPr>
                          <w:t>1</w:t>
                        </w:r>
                        <w:r>
                          <w:rPr>
                            <w:rFonts w:ascii="Times New Roman" w:hAnsi="Times New Roman" w:cs="Times New Roman"/>
                          </w:rPr>
                          <w:t xml:space="preserve">. </w:t>
                        </w:r>
                        <w:r w:rsidRPr="00380B58">
                          <w:rPr>
                            <w:rFonts w:ascii="Times New Roman" w:hAnsi="Times New Roman" w:cs="Times New Roman"/>
                          </w:rPr>
                          <w:t>Kadar air</w:t>
                        </w:r>
                      </w:p>
                      <w:p w14:paraId="5D7BAD76" w14:textId="1E1B46C9" w:rsidR="0049656F" w:rsidRPr="00380B58" w:rsidRDefault="0049656F" w:rsidP="008E6966">
                        <w:pPr>
                          <w:spacing w:after="0"/>
                          <w:rPr>
                            <w:rFonts w:ascii="Times New Roman" w:hAnsi="Times New Roman" w:cs="Times New Roman"/>
                          </w:rPr>
                        </w:pPr>
                        <w:r>
                          <w:rPr>
                            <w:rFonts w:ascii="Times New Roman" w:hAnsi="Times New Roman" w:cs="Times New Roman"/>
                            <w:lang w:val="id-ID"/>
                          </w:rPr>
                          <w:t>2</w:t>
                        </w:r>
                        <w:r>
                          <w:rPr>
                            <w:rFonts w:ascii="Times New Roman" w:hAnsi="Times New Roman" w:cs="Times New Roman"/>
                          </w:rPr>
                          <w:t xml:space="preserve">. </w:t>
                        </w:r>
                        <w:r w:rsidRPr="00380B58">
                          <w:rPr>
                            <w:rFonts w:ascii="Times New Roman" w:hAnsi="Times New Roman" w:cs="Times New Roman"/>
                          </w:rPr>
                          <w:t>Kadar abu total</w:t>
                        </w:r>
                      </w:p>
                      <w:p w14:paraId="6CBA605B" w14:textId="58FA0B61" w:rsidR="0049656F" w:rsidRPr="00380B58" w:rsidRDefault="0049656F" w:rsidP="008E6966">
                        <w:pPr>
                          <w:spacing w:after="0"/>
                          <w:rPr>
                            <w:rFonts w:ascii="Times New Roman" w:hAnsi="Times New Roman" w:cs="Times New Roman"/>
                          </w:rPr>
                        </w:pPr>
                        <w:r>
                          <w:rPr>
                            <w:rFonts w:ascii="Times New Roman" w:hAnsi="Times New Roman" w:cs="Times New Roman"/>
                            <w:lang w:val="id-ID"/>
                          </w:rPr>
                          <w:t>3</w:t>
                        </w:r>
                        <w:r>
                          <w:rPr>
                            <w:rFonts w:ascii="Times New Roman" w:hAnsi="Times New Roman" w:cs="Times New Roman"/>
                          </w:rPr>
                          <w:t xml:space="preserve">. </w:t>
                        </w:r>
                        <w:r w:rsidRPr="00380B58">
                          <w:rPr>
                            <w:rFonts w:ascii="Times New Roman" w:hAnsi="Times New Roman" w:cs="Times New Roman"/>
                          </w:rPr>
                          <w:t>Kadar abu tidak larut asam</w:t>
                        </w:r>
                      </w:p>
                      <w:p w14:paraId="450F70C1" w14:textId="32962EE0" w:rsidR="0049656F" w:rsidRPr="00380B58" w:rsidRDefault="0049656F" w:rsidP="008E6966">
                        <w:pPr>
                          <w:spacing w:after="0"/>
                          <w:rPr>
                            <w:rFonts w:ascii="Times New Roman" w:hAnsi="Times New Roman" w:cs="Times New Roman"/>
                          </w:rPr>
                        </w:pPr>
                        <w:r>
                          <w:rPr>
                            <w:rFonts w:ascii="Times New Roman" w:hAnsi="Times New Roman" w:cs="Times New Roman"/>
                            <w:lang w:val="id-ID"/>
                          </w:rPr>
                          <w:t>4</w:t>
                        </w:r>
                        <w:r>
                          <w:rPr>
                            <w:rFonts w:ascii="Times New Roman" w:hAnsi="Times New Roman" w:cs="Times New Roman"/>
                          </w:rPr>
                          <w:t xml:space="preserve">. </w:t>
                        </w:r>
                        <w:r w:rsidRPr="00380B58">
                          <w:rPr>
                            <w:rFonts w:ascii="Times New Roman" w:hAnsi="Times New Roman" w:cs="Times New Roman"/>
                          </w:rPr>
                          <w:t>Kadar sari larut air</w:t>
                        </w:r>
                      </w:p>
                      <w:p w14:paraId="7C6572F4" w14:textId="46D9C1FE" w:rsidR="0049656F" w:rsidRPr="00380B58" w:rsidRDefault="0049656F" w:rsidP="008E6966">
                        <w:pPr>
                          <w:spacing w:after="0"/>
                          <w:rPr>
                            <w:rFonts w:ascii="Times New Roman" w:hAnsi="Times New Roman" w:cs="Times New Roman"/>
                          </w:rPr>
                        </w:pPr>
                        <w:r>
                          <w:rPr>
                            <w:rFonts w:ascii="Times New Roman" w:hAnsi="Times New Roman" w:cs="Times New Roman"/>
                            <w:lang w:val="id-ID"/>
                          </w:rPr>
                          <w:t>5</w:t>
                        </w:r>
                        <w:r>
                          <w:rPr>
                            <w:rFonts w:ascii="Times New Roman" w:hAnsi="Times New Roman" w:cs="Times New Roman"/>
                          </w:rPr>
                          <w:t xml:space="preserve">. </w:t>
                        </w:r>
                        <w:r w:rsidRPr="00380B58">
                          <w:rPr>
                            <w:rFonts w:ascii="Times New Roman" w:hAnsi="Times New Roman" w:cs="Times New Roman"/>
                          </w:rPr>
                          <w:t>Kadar sari larut etanol</w:t>
                        </w:r>
                      </w:p>
                    </w:txbxContent>
                  </v:textbox>
                </v:shape>
                <v:line id="Straight Connector 6" o:spid="_x0000_s1031" style="position:absolute;flip:x;visibility:visible;mso-wrap-style:square" from="13786,4670" to="13819,274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VasMAAADaAAAADwAAAGRycy9kb3ducmV2LnhtbESPS2vDMBCE74X8B7GB3Bo5PbjFsRxC&#10;IFASXJrXIbfFWj+ItTKWEjv/vioUehxm5hsmXY2mFQ/qXWNZwWIegSAurG64UnA+bV8/QDiPrLG1&#10;TAqe5GCVTV5STLQd+ECPo69EgLBLUEHtfZdI6YqaDLq57YiDV9reoA+yr6TucQhw08q3KIqlwYbD&#10;Qo0dbWoqbse7UVC6e7e5XrQv33f5IS/31RcO30rNpuN6CcLT6P/Df+1PrSCG3yvhBsjs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B/1WrDAAAA2gAAAA8AAAAAAAAAAAAA&#10;AAAAoQIAAGRycy9kb3ducmV2LnhtbFBLBQYAAAAABAAEAPkAAACRAwAAAAA=&#10;" strokecolor="black [3040]"/>
                <v:shape id="Text Box 2" o:spid="_x0000_s1032" type="#_x0000_t202" style="position:absolute;left:17814;top:2384;width:1275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wl8AA&#10;AADaAAAADwAAAGRycy9kb3ducmV2LnhtbERPTWvCQBC9F/oflin0ppsqmBpdpaiFHjWmeh2zYxLM&#10;zobsVqO/3hWEHh/vezrvTC3O1LrKsoKPfgSCOLe64kJBtv3ufYJwHlljbZkUXMnBfPb6MsVE2wtv&#10;6Jz6QoQQdgkqKL1vEildXpJB17cNceCOtjXoA2wLqVu8hHBTy0EUjaTBikNDiQ0tSspP6Z8JMwb7&#10;bLhcpxTHeBguV7ff8XFXK/X+1n1NQHjq/L/46f7RCmJ4XAl+kLM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2wl8AAAADaAAAADwAAAAAAAAAAAAAAAACYAgAAZHJzL2Rvd25y&#10;ZXYueG1sUEsFBgAAAAAEAAQA9QAAAIUDAAAAAA==&#10;" filled="f">
                  <v:textbox>
                    <w:txbxContent>
                      <w:p w14:paraId="0470A494" w14:textId="77777777" w:rsidR="0049656F" w:rsidRPr="00FD6650" w:rsidRDefault="0049656F" w:rsidP="00373906">
                        <w:pPr>
                          <w:jc w:val="center"/>
                          <w:rPr>
                            <w:rFonts w:ascii="Times New Roman" w:hAnsi="Times New Roman" w:cs="Times New Roman"/>
                          </w:rPr>
                        </w:pPr>
                        <w:r>
                          <w:rPr>
                            <w:rFonts w:ascii="Times New Roman" w:hAnsi="Times New Roman" w:cs="Times New Roman"/>
                          </w:rPr>
                          <w:t>Karakteristik Fisik Simplisia</w:t>
                        </w:r>
                      </w:p>
                    </w:txbxContent>
                  </v:textbox>
                </v:shape>
                <v:shapetype id="_x0000_t32" coordsize="21600,21600" o:spt="32" o:oned="t" path="m,l21600,21600e" filled="f">
                  <v:path arrowok="t" fillok="f" o:connecttype="none"/>
                  <o:lock v:ext="edit" shapetype="t"/>
                </v:shapetype>
                <v:shape id="Straight Arrow Connector 8" o:spid="_x0000_s1033" type="#_x0000_t32" style="position:absolute;left:13818;top:4670;width:39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3418EAAADaAAAADwAAAGRycy9kb3ducmV2LnhtbERPy2oCMRTdF/yHcAU3RTO1IHU0M0i1&#10;0E2xjoLby+TOAyc3YxJ1+vfNotDl4bzX+WA6cSfnW8sKXmYJCOLS6pZrBafjx/QNhA/IGjvLpOCH&#10;POTZ6GmNqbYPPtC9CLWIIexTVNCE0KdS+rIhg35me+LIVdYZDBG6WmqHjxhuOjlPkoU02HJsaLCn&#10;94bKS3EzCmR9eDXnXTUsviq33H4/7699sVdqMh42KxCBhvAv/nN/agVxa7wSb4DM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zfjXwQAAANoAAAAPAAAAAAAAAAAAAAAA&#10;AKECAABkcnMvZG93bnJldi54bWxQSwUGAAAAAAQABAD5AAAAjwMAAAAA&#10;" strokecolor="windowText" strokeweight=".5pt">
                  <v:stroke endarrow="block" joinstyle="miter"/>
                </v:shape>
                <v:shape id="Straight Arrow Connector 9" o:spid="_x0000_s1034" type="#_x0000_t32" style="position:absolute;left:30605;top:4659;width:431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FdTMQAAADaAAAADwAAAGRycy9kb3ducmV2LnhtbESPW2sCMRSE34X+h3AKfSmabQuiW6OI&#10;F+iLqKvg62Fz9kI3J9sk6vrvjVDwcZiZb5jJrDONuJDztWUFH4MEBHFudc2lguNh3R+B8AFZY2OZ&#10;FNzIw2z60ptgqu2V93TJQikihH2KCqoQ2lRKn1dk0A9sSxy9wjqDIUpXSu3wGuGmkZ9JMpQGa44L&#10;Fba0qCj/zc5GgSz3X+a0KrrhpnDj5e59+9dmW6XeXrv5N4hAXXiG/9s/WsEYHlfiDZDT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gV1MxAAAANoAAAAPAAAAAAAAAAAA&#10;AAAAAKECAABkcnMvZG93bnJldi54bWxQSwUGAAAAAAQABAD5AAAAkgMAAAAA&#10;" strokecolor="windowText" strokeweight=".5pt">
                  <v:stroke endarrow="block" joinstyle="miter"/>
                </v:shape>
                <v:shape id="Text Box 2" o:spid="_x0000_s1035" type="#_x0000_t202" style="position:absolute;left:17224;top:14995;width:13525;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bKkcMA&#10;AADbAAAADwAAAGRycy9kb3ducmV2LnhtbESPQWvCQBSE70L/w/IK3nQTaaVGN1JbBK81PbS3l+wz&#10;CWbfprvbGP99tyB4HGbmG2azHU0nBnK+tawgnScgiCurW64VfBb72QsIH5A1dpZJwZU8bPOHyQYz&#10;bS/8QcMx1CJC2GeooAmhz6T0VUMG/dz2xNE7WWcwROlqqR1eItx0cpEkS2mw5bjQYE9vDVXn469R&#10;UL6n7e4Ly13hTFl8PyMOevWj1PRxfF2DCDSGe/jWPmgFiyf4/xJ/gM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bKkcMAAADbAAAADwAAAAAAAAAAAAAAAACYAgAAZHJzL2Rv&#10;d25yZXYueG1sUEsFBgAAAAAEAAQA9QAAAIgDAAAAAA==&#10;" fillcolor="white [3212]">
                  <v:textbox>
                    <w:txbxContent>
                      <w:p w14:paraId="06115FAC" w14:textId="77777777" w:rsidR="0049656F" w:rsidRPr="00FD6650" w:rsidRDefault="0049656F" w:rsidP="00373906">
                        <w:pPr>
                          <w:jc w:val="center"/>
                          <w:rPr>
                            <w:rFonts w:ascii="Times New Roman" w:hAnsi="Times New Roman" w:cs="Times New Roman"/>
                          </w:rPr>
                        </w:pPr>
                        <w:r>
                          <w:rPr>
                            <w:rFonts w:ascii="Times New Roman" w:hAnsi="Times New Roman" w:cs="Times New Roman"/>
                          </w:rPr>
                          <w:t>Metabolit Sekunder</w:t>
                        </w:r>
                      </w:p>
                    </w:txbxContent>
                  </v:textbox>
                </v:shape>
                <v:shape id="Straight Arrow Connector 10" o:spid="_x0000_s1036" type="#_x0000_t32" style="position:absolute;left:30765;top:16316;width:431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c94HsUAAADbAAAADwAAAGRycy9kb3ducmV2LnhtbESPT2sCQQzF7wW/w5BCL6XOVkHs1lGk&#10;VfAi6rbQa9jJ/qE7me3MVNdvbw6F3hLey3u/LFaD69SZQmw9G3geZ6CIS29brg18fmyf5qBiQrbY&#10;eSYDV4qwWo7uFphbf+ETnYtUKwnhmKOBJqU+1zqWDTmMY98Ti1b54DDJGmptA14k3HV6kmUz7bBl&#10;aWiwp7eGyu/i1xnQ9WnqvjbVMNtX4eX9+Hj46YuDMQ/3w/oVVKIh/Zv/rndW8IVefpEB9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c94HsUAAADbAAAADwAAAAAAAAAA&#10;AAAAAAChAgAAZHJzL2Rvd25yZXYueG1sUEsFBgAAAAAEAAQA+QAAAJMDAAAAAA==&#10;" strokecolor="windowText" strokeweight=".5pt">
                  <v:stroke endarrow="block" joinstyle="miter"/>
                </v:shape>
                <v:shape id="Text Box 2" o:spid="_x0000_s1037" type="#_x0000_t202" style="position:absolute;left:35179;top:11466;width:18396;height:12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uXH8UA&#10;AADbAAAADwAAAGRycy9kb3ducmV2LnhtbESPzW7CMBCE70h9B2srcQOnQS1tikGIH4ljSYFet/GS&#10;RI3XUWySlKfHSJV6HM3ONzuzRW8q0VLjSssKnsYRCOLM6pJzBYfP7egVhPPIGivLpOCXHCzmD4MZ&#10;Jtp2vKc29bkIEHYJKii8rxMpXVaQQTe2NXHwzrYx6INscqkb7ALcVDKOohdpsOTQUGBNq4Kyn/Ri&#10;whvx12Gy/khpOsXvyXpzPb6dT5VSw8d++Q7CU+//j//SO60gfob7lgAA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q5cfxQAAANsAAAAPAAAAAAAAAAAAAAAAAJgCAABkcnMv&#10;ZG93bnJldi54bWxQSwUGAAAAAAQABAD1AAAAigMAAAAA&#10;" filled="f">
                  <v:textbox>
                    <w:txbxContent>
                      <w:p w14:paraId="739EC1D3"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 xml:space="preserve">1. </w:t>
                        </w:r>
                        <w:r w:rsidRPr="00380B58">
                          <w:rPr>
                            <w:rFonts w:ascii="Times New Roman" w:hAnsi="Times New Roman" w:cs="Times New Roman"/>
                          </w:rPr>
                          <w:t>Alkaloid</w:t>
                        </w:r>
                      </w:p>
                      <w:p w14:paraId="2C7EA142"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 xml:space="preserve">2. </w:t>
                        </w:r>
                        <w:r w:rsidRPr="00380B58">
                          <w:rPr>
                            <w:rFonts w:ascii="Times New Roman" w:hAnsi="Times New Roman" w:cs="Times New Roman"/>
                          </w:rPr>
                          <w:t>Flavonoid</w:t>
                        </w:r>
                      </w:p>
                      <w:p w14:paraId="10FD2025"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 xml:space="preserve">3. </w:t>
                        </w:r>
                        <w:r w:rsidRPr="00380B58">
                          <w:rPr>
                            <w:rFonts w:ascii="Times New Roman" w:hAnsi="Times New Roman" w:cs="Times New Roman"/>
                          </w:rPr>
                          <w:t>Steroid</w:t>
                        </w:r>
                        <w:r>
                          <w:rPr>
                            <w:rFonts w:ascii="Times New Roman" w:hAnsi="Times New Roman" w:cs="Times New Roman"/>
                          </w:rPr>
                          <w:t>/Triterpenoid</w:t>
                        </w:r>
                      </w:p>
                      <w:p w14:paraId="59C6E3A3"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 xml:space="preserve">4. </w:t>
                        </w:r>
                        <w:r w:rsidRPr="00380B58">
                          <w:rPr>
                            <w:rFonts w:ascii="Times New Roman" w:hAnsi="Times New Roman" w:cs="Times New Roman"/>
                          </w:rPr>
                          <w:t>Tanin</w:t>
                        </w:r>
                      </w:p>
                      <w:p w14:paraId="3E17C6E5" w14:textId="77777777" w:rsidR="0049656F" w:rsidRDefault="0049656F" w:rsidP="00373906">
                        <w:pPr>
                          <w:spacing w:after="0"/>
                          <w:rPr>
                            <w:rFonts w:ascii="Times New Roman" w:hAnsi="Times New Roman" w:cs="Times New Roman"/>
                          </w:rPr>
                        </w:pPr>
                        <w:r>
                          <w:rPr>
                            <w:rFonts w:ascii="Times New Roman" w:hAnsi="Times New Roman" w:cs="Times New Roman"/>
                          </w:rPr>
                          <w:t xml:space="preserve">5. </w:t>
                        </w:r>
                        <w:r w:rsidRPr="00380B58">
                          <w:rPr>
                            <w:rFonts w:ascii="Times New Roman" w:hAnsi="Times New Roman" w:cs="Times New Roman"/>
                          </w:rPr>
                          <w:t>Saponin</w:t>
                        </w:r>
                      </w:p>
                      <w:p w14:paraId="31362180" w14:textId="77777777" w:rsidR="0049656F" w:rsidRPr="00380B58" w:rsidRDefault="0049656F" w:rsidP="00373906">
                        <w:pPr>
                          <w:spacing w:after="0"/>
                          <w:rPr>
                            <w:rFonts w:ascii="Times New Roman" w:hAnsi="Times New Roman" w:cs="Times New Roman"/>
                          </w:rPr>
                        </w:pPr>
                        <w:r>
                          <w:rPr>
                            <w:rFonts w:ascii="Times New Roman" w:hAnsi="Times New Roman" w:cs="Times New Roman"/>
                          </w:rPr>
                          <w:t>6. Glikosida</w:t>
                        </w:r>
                      </w:p>
                      <w:p w14:paraId="04AFEAF8" w14:textId="77777777" w:rsidR="0049656F" w:rsidRPr="00AA2A3B" w:rsidRDefault="0049656F" w:rsidP="00373906">
                        <w:pPr>
                          <w:spacing w:after="0"/>
                          <w:rPr>
                            <w:rFonts w:ascii="Times New Roman" w:hAnsi="Times New Roman" w:cs="Times New Roman"/>
                          </w:rPr>
                        </w:pPr>
                      </w:p>
                    </w:txbxContent>
                  </v:textbox>
                </v:shape>
                <v:shape id="Text Box 196" o:spid="_x0000_s1038" type="#_x0000_t202" style="position:absolute;left:17814;top:25146;width:12287;height:4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EMgMEA&#10;AADcAAAADwAAAGRycy9kb3ducmV2LnhtbERPTWvCQBC9F/wPywi91Y2FSpO6CdVS6FXjQW+T7DQJ&#10;zc7G3W1M/70rCL3N433OuphML0ZyvrOsYLlIQBDXVnfcKDiUn0+vIHxA1thbJgV/5KHIZw9rzLS9&#10;8I7GfWhEDGGfoYI2hCGT0tctGfQLOxBH7ts6gyFC10jt8BLDTS+fk2QlDXYcG1ocaNtS/bP/NQqq&#10;j2W3OWK1KZ2pytML4qjTs1KP8+n9DUSgKfyL7+4vHeenK7g9Ey+Q+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gRDIDBAAAA3AAAAA8AAAAAAAAAAAAAAAAAmAIAAGRycy9kb3du&#10;cmV2LnhtbFBLBQYAAAAABAAEAPUAAACGAwAAAAA=&#10;" fillcolor="white [3212]">
                  <v:textbox>
                    <w:txbxContent>
                      <w:p w14:paraId="1647557F" w14:textId="77777777" w:rsidR="0049656F" w:rsidRDefault="0049656F" w:rsidP="00593863">
                        <w:pPr>
                          <w:spacing w:after="0"/>
                          <w:jc w:val="center"/>
                          <w:rPr>
                            <w:rFonts w:ascii="Times New Roman" w:hAnsi="Times New Roman" w:cs="Times New Roman"/>
                          </w:rPr>
                        </w:pPr>
                        <w:r>
                          <w:rPr>
                            <w:rFonts w:ascii="Times New Roman" w:hAnsi="Times New Roman" w:cs="Times New Roman"/>
                          </w:rPr>
                          <w:t xml:space="preserve">Aktivitas Antibakteri </w:t>
                        </w:r>
                      </w:p>
                      <w:p w14:paraId="49A7B0FE" w14:textId="77777777" w:rsidR="0049656F" w:rsidRPr="00FD6650" w:rsidRDefault="0049656F" w:rsidP="00593863">
                        <w:pPr>
                          <w:jc w:val="center"/>
                          <w:rPr>
                            <w:rFonts w:ascii="Times New Roman" w:hAnsi="Times New Roman" w:cs="Times New Roman"/>
                          </w:rPr>
                        </w:pPr>
                      </w:p>
                    </w:txbxContent>
                  </v:textbox>
                </v:shape>
                <v:shape id="Text Box 29" o:spid="_x0000_s1039" type="#_x0000_t202" style="position:absolute;left:35029;top:25146;width:18396;height:4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dGsQA&#10;AADbAAAADwAAAGRycy9kb3ducmV2LnhtbESPzW7CMBCE75V4B2sr9QZOg1QgxCBUWqlHCLRcl3jz&#10;I+J1FLuQ8vQYCanH0ex8s5Mue9OIM3WutqzgdRSBIM6trrlUsN99DqcgnEfW2FgmBX/kYLkYPKWY&#10;aHvhLZ0zX4oAYZeggsr7NpHS5RUZdCPbEgevsJ1BH2RXSt3hJcBNI+MoepMGaw4NFbb0XlF+yn5N&#10;eCM+7MfrTUaTCR7H64/r96z4aZR6ee5XcxCeev9//Eh/aQXxDO5bAgD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mnRrEAAAA2wAAAA8AAAAAAAAAAAAAAAAAmAIAAGRycy9k&#10;b3ducmV2LnhtbFBLBQYAAAAABAAEAPUAAACJAwAAAAA=&#10;" filled="f">
                  <v:textbox>
                    <w:txbxContent>
                      <w:p w14:paraId="7E01EF66" w14:textId="1E68BD06" w:rsidR="0049656F" w:rsidRPr="00CE0B52" w:rsidRDefault="0049656F" w:rsidP="00CE0B52">
                        <w:pPr>
                          <w:spacing w:after="0"/>
                          <w:rPr>
                            <w:rFonts w:ascii="Times New Roman" w:hAnsi="Times New Roman" w:cs="Times New Roman"/>
                            <w:lang w:val="id-ID"/>
                          </w:rPr>
                        </w:pPr>
                        <w:r>
                          <w:rPr>
                            <w:rFonts w:ascii="Times New Roman" w:hAnsi="Times New Roman" w:cs="Times New Roman"/>
                          </w:rPr>
                          <w:t>Daya Hambat</w:t>
                        </w:r>
                        <w:r>
                          <w:rPr>
                            <w:rFonts w:ascii="Times New Roman" w:hAnsi="Times New Roman" w:cs="Times New Roman"/>
                            <w:lang w:val="id-ID"/>
                          </w:rPr>
                          <w:t xml:space="preserve"> Bakteri     </w:t>
                        </w:r>
                        <w:r w:rsidRPr="00CE0B52">
                          <w:rPr>
                            <w:rFonts w:ascii="Times New Roman" w:hAnsi="Times New Roman" w:cs="Times New Roman"/>
                            <w:i/>
                            <w:lang w:val="id-ID"/>
                          </w:rPr>
                          <w:t>Streptococcus mutans</w:t>
                        </w:r>
                      </w:p>
                    </w:txbxContent>
                  </v:textbox>
                </v:shape>
                <v:shape id="Straight Arrow Connector 16" o:spid="_x0000_s1040" type="#_x0000_t32" style="position:absolute;left:30101;top:27314;width:4928;height: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pF8cIAAADbAAAADwAAAGRycy9kb3ducmV2LnhtbERPS2sCMRC+F/wPYQQvpWa1sNjVKKIW&#10;einqWuh12Mw+cDNZk1TXf28Khd7m43vOYtWbVlzJ+caygsk4AUFcWN1wpeDr9P4yA+EDssbWMim4&#10;k4fVcvC0wEzbGx/pmodKxBD2GSqoQ+gyKX1Rk0E/th1x5ErrDIYIXSW1w1sMN62cJkkqDTYcG2rs&#10;aFNTcc5/jAJZHV/N967s08/SvW0Pz/tLl++VGg379RxEoD78i//cHzrOT+H3l3iAXD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WpF8cIAAADbAAAADwAAAAAAAAAAAAAA&#10;AAChAgAAZHJzL2Rvd25yZXYueG1sUEsFBgAAAAAEAAQA+QAAAJADAAAAAA==&#10;" strokecolor="windowText" strokeweight=".5pt">
                  <v:stroke endarrow="block" joinstyle="miter"/>
                </v:shape>
                <v:shape id="Straight Arrow Connector 17" o:spid="_x0000_s1041" type="#_x0000_t32" style="position:absolute;left:11499;top:16424;width:57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bgasIAAADbAAAADwAAAGRycy9kb3ducmV2LnhtbERPS2sCMRC+F/wPYQq9lJptCz5Wo4ha&#10;8FLUreB12Mw+6GayTaKu/94IQm/z8T1nOu9MI87kfG1ZwXs/AUGcW11zqeDw8/U2AuEDssbGMim4&#10;kof5rPc0xVTbC+/pnIVSxBD2KSqoQmhTKX1ekUHfty1x5ArrDIYIXSm1w0sMN438SJKBNFhzbKiw&#10;pWVF+W92Mgpkuf80x3XRDb4LN17tXrd/bbZV6uW5W0xABOrCv/jh3ug4fwj3X+IBcnY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ibgasIAAADbAAAADwAAAAAAAAAAAAAA&#10;AAChAgAAZHJzL2Rvd25yZXYueG1sUEsFBgAAAAAEAAQA+QAAAJADAAAAAA==&#10;" strokecolor="windowText" strokeweight=".5pt">
                  <v:stroke endarrow="block" joinstyle="miter"/>
                </v:shape>
                <v:line id="Straight Connector 18" o:spid="_x0000_s1042" style="position:absolute;flip:x;visibility:visible;mso-wrap-style:square" from="5784,18710" to="5784,304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wrqcUAAADbAAAADwAAAGRycy9kb3ducmV2LnhtbESPS2vDQAyE74H8h0WB3JJ1ckiLm7Up&#10;gUBoSWleh96EV35Qr9Z4N7H776tDoTeJGc182uaja9WD+tB4NrBaJqCIC28brgxcL/vFM6gQkS22&#10;nsnADwXIs+lki6n1A5/ocY6VkhAOKRqoY+xSrUNRk8Ow9B2xaKXvHUZZ+0rbHgcJd61eJ8lGO2xY&#10;GmrsaFdT8X2+OwNluHe7r5uN5dPb8XQs36sPHD6Nmc/G1xdQkcb4b/67PljBF1j5RQbQ2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kwrqcUAAADbAAAADwAAAAAAAAAA&#10;AAAAAAChAgAAZHJzL2Rvd25yZXYueG1sUEsFBgAAAAAEAAQA+QAAAJMDAAAAAA==&#10;" strokecolor="black [3040]"/>
                <v:shape id="Text Box 19" o:spid="_x0000_s1043" type="#_x0000_t202" style="position:absolute;left:18292;top:32813;width:11144;height:69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uvssAA&#10;AADbAAAADwAAAGRycy9kb3ducmV2LnhtbERPTWvCQBC9C/6HZYTedGOhxURX0Uqh1xoPeptkxySY&#10;nY27a0z/fbdQ8DaP9zmrzWBa0ZPzjWUF81kCgri0uuFKwTH/nC5A+ICssbVMCn7Iw2Y9Hq0w0/bB&#10;39QfQiViCPsMFdQhdJmUvqzJoJ/ZjjhyF+sMhghdJbXDRww3rXxNkndpsOHYUGNHHzWV18PdKCj2&#10;82Z3wmKXO1Pk5zfEXqc3pV4mw3YJItAQnuJ/95eO81P4+yUeIN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NuvssAAAADbAAAADwAAAAAAAAAAAAAAAACYAgAAZHJzL2Rvd25y&#10;ZXYueG1sUEsFBgAAAAAEAAQA9QAAAIUDAAAAAA==&#10;" fillcolor="white [3212]">
                  <v:textbox>
                    <w:txbxContent>
                      <w:p w14:paraId="3A1EB357" w14:textId="77777777" w:rsidR="0049656F" w:rsidRPr="00FD6650" w:rsidRDefault="0049656F" w:rsidP="00C91DEF">
                        <w:pPr>
                          <w:jc w:val="center"/>
                          <w:rPr>
                            <w:rFonts w:ascii="Times New Roman" w:hAnsi="Times New Roman" w:cs="Times New Roman"/>
                          </w:rPr>
                        </w:pPr>
                        <w:r>
                          <w:rPr>
                            <w:rFonts w:ascii="Times New Roman" w:hAnsi="Times New Roman" w:cs="Times New Roman"/>
                          </w:rPr>
                          <w:t>Karakteristik Fisik Massa Granul</w:t>
                        </w:r>
                      </w:p>
                    </w:txbxContent>
                  </v:textbox>
                </v:shape>
                <v:shape id="Text Box 20" o:spid="_x0000_s1044" type="#_x0000_t202" style="position:absolute;left:35179;top:33346;width:18396;height:6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w0h8QA&#10;AADbAAAADwAAAGRycy9kb3ducmV2LnhtbESPwW7CMAyG70i8Q2QkbpCuSGPrCAgBk3ZkHduuXmPa&#10;ao1TNRkUnh4fJnG0fv+fPy9WvWvUibpQezbwME1AERfe1lwaOHy8Tp5AhYhssfFMBi4UYLUcDhaY&#10;WX/mdzrlsVQC4ZChgSrGNtM6FBU5DFPfEkt29J3DKGNXatvhWeCu0WmSPGqHNcuFClvaVFT85n9O&#10;NNLvw2y7z2k+x5/Zdnf9fD5+NcaMR/36BVSkPt6X/9tv1kAq9vKLAEAv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cNIfEAAAA2wAAAA8AAAAAAAAAAAAAAAAAmAIAAGRycy9k&#10;b3ducmV2LnhtbFBLBQYAAAAABAAEAPUAAACJAwAAAAA=&#10;" filled="f">
                  <v:textbox>
                    <w:txbxContent>
                      <w:p w14:paraId="57332A3D" w14:textId="77777777" w:rsidR="0049656F" w:rsidRPr="00191C57" w:rsidRDefault="0049656F" w:rsidP="00C91DEF">
                        <w:pPr>
                          <w:spacing w:after="0"/>
                          <w:rPr>
                            <w:rFonts w:ascii="Times New Roman" w:hAnsi="Times New Roman" w:cs="Times New Roman"/>
                          </w:rPr>
                        </w:pPr>
                        <w:r>
                          <w:rPr>
                            <w:rFonts w:ascii="Times New Roman" w:hAnsi="Times New Roman" w:cs="Times New Roman"/>
                          </w:rPr>
                          <w:t xml:space="preserve">1. </w:t>
                        </w:r>
                        <w:r w:rsidRPr="00191C57">
                          <w:rPr>
                            <w:rFonts w:ascii="Times New Roman" w:hAnsi="Times New Roman" w:cs="Times New Roman"/>
                          </w:rPr>
                          <w:t>Laju Alir</w:t>
                        </w:r>
                      </w:p>
                      <w:p w14:paraId="60E854E7" w14:textId="77777777" w:rsidR="0049656F" w:rsidRPr="00191C57" w:rsidRDefault="0049656F" w:rsidP="00C91DEF">
                        <w:pPr>
                          <w:spacing w:after="0"/>
                          <w:rPr>
                            <w:rFonts w:ascii="Times New Roman" w:hAnsi="Times New Roman" w:cs="Times New Roman"/>
                          </w:rPr>
                        </w:pPr>
                        <w:r>
                          <w:rPr>
                            <w:rFonts w:ascii="Times New Roman" w:hAnsi="Times New Roman" w:cs="Times New Roman"/>
                          </w:rPr>
                          <w:t xml:space="preserve">2. </w:t>
                        </w:r>
                        <w:r w:rsidRPr="00191C57">
                          <w:rPr>
                            <w:rFonts w:ascii="Times New Roman" w:hAnsi="Times New Roman" w:cs="Times New Roman"/>
                          </w:rPr>
                          <w:t>Sudut Diam</w:t>
                        </w:r>
                      </w:p>
                      <w:p w14:paraId="4C0E0D97" w14:textId="77777777" w:rsidR="0049656F" w:rsidRDefault="0049656F" w:rsidP="00C91DEF">
                        <w:pPr>
                          <w:spacing w:after="0"/>
                          <w:rPr>
                            <w:rFonts w:ascii="Times New Roman" w:hAnsi="Times New Roman" w:cs="Times New Roman"/>
                            <w:lang w:val="id-ID"/>
                          </w:rPr>
                        </w:pPr>
                        <w:r>
                          <w:rPr>
                            <w:rFonts w:ascii="Times New Roman" w:hAnsi="Times New Roman" w:cs="Times New Roman"/>
                          </w:rPr>
                          <w:t>3. Indeks Tap</w:t>
                        </w:r>
                      </w:p>
                      <w:p w14:paraId="522C345E" w14:textId="77777777" w:rsidR="0049656F" w:rsidRPr="00C91DEF" w:rsidRDefault="0049656F" w:rsidP="00C91DEF">
                        <w:pPr>
                          <w:spacing w:after="0"/>
                          <w:rPr>
                            <w:rFonts w:ascii="Times New Roman" w:hAnsi="Times New Roman" w:cs="Times New Roman"/>
                            <w:i/>
                            <w:lang w:val="id-ID"/>
                          </w:rPr>
                        </w:pPr>
                      </w:p>
                    </w:txbxContent>
                  </v:textbox>
                </v:shape>
                <v:shape id="Straight Arrow Connector 21" o:spid="_x0000_s1045" type="#_x0000_t32" style="position:absolute;left:29436;top:36473;width:5743;height:1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8XOMQAAADbAAAADwAAAGRycy9kb3ducmV2LnhtbESPT2sCMRTE74V+h/AKXkSzKohujVJa&#10;C15EXQWvj83bP3Tzsk1SXb+9EYQeh5n5DbNYdaYRF3K+tqxgNExAEOdW11wqOB2/BzMQPiBrbCyT&#10;ght5WC1fXxaYanvlA12yUIoIYZ+igiqENpXS5xUZ9EPbEkevsM5giNKVUju8Rrhp5DhJptJgzXGh&#10;wpY+K8p/sj+jQJaHiTmvi266Ldz8a9/f/bbZTqneW/fxDiJQF/7Dz/ZGKxiP4PEl/gC5v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7xc4xAAAANsAAAAPAAAAAAAAAAAA&#10;AAAAAKECAABkcnMvZG93bnJldi54bWxQSwUGAAAAAAQABAD5AAAAkgMAAAAA&#10;" strokecolor="windowText" strokeweight=".5pt">
                  <v:stroke endarrow="block" joinstyle="miter"/>
                </v:shape>
                <v:shape id="Straight Arrow Connector 22" o:spid="_x0000_s1046" type="#_x0000_t32" style="position:absolute;left:12354;top:36121;width:593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2JT8QAAADbAAAADwAAAGRycy9kb3ducmV2LnhtbESPT2sCMRTE74V+h/AKvYhmu4LY1Sil&#10;reBF1K3g9bF5+4duXrZJ1PXbG0HocZiZ3zDzZW9acSbnG8sK3kYJCOLC6oYrBYef1XAKwgdkja1l&#10;UnAlD8vF89McM20vvKdzHioRIewzVFCH0GVS+qImg35kO+LoldYZDFG6SmqHlwg3rUyTZCINNhwX&#10;auzos6biNz8ZBbLaj83xu+wnm9K9f+0G278u3yr1+tJ/zEAE6sN/+NFeawVpCvcv8QfI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PYlPxAAAANsAAAAPAAAAAAAAAAAA&#10;AAAAAKECAABkcnMvZG93bnJldi54bWxQSwUGAAAAAAQABAD5AAAAkgMAAAAA&#10;" strokecolor="windowText" strokeweight=".5pt">
                  <v:stroke endarrow="block" joinstyle="miter"/>
                </v:shape>
                <v:shape id="Text Box 30" o:spid="_x0000_s1047" type="#_x0000_t202" style="position:absolute;left:18292;top:46100;width:11144;height:4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RaT8AA&#10;AADbAAAADwAAAGRycy9kb3ducmV2LnhtbERPPW/CMBDdkfgP1iF1AydUrSBgImhVqWsJA2yX+Egi&#10;4nOw3ZD++3qo1PHpfW/z0XRiIOdbywrSRQKCuLK65VrBqfiYr0D4gKyxs0wKfshDvptOtphp++Av&#10;Go6hFjGEfYYKmhD6TEpfNWTQL2xPHLmrdQZDhK6W2uEjhptOLpPkVRpsOTY02NNbQ9Xt+G0UlO9p&#10;ezhjeSicKYvLC+Kg13elnmbjfgMi0Bj+xX/uT63gOa6PX+IPkL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lRaT8AAAADbAAAADwAAAAAAAAAAAAAAAACYAgAAZHJzL2Rvd25y&#10;ZXYueG1sUEsFBgAAAAAEAAQA9QAAAIUDAAAAAA==&#10;" fillcolor="white [3212]">
                  <v:textbox>
                    <w:txbxContent>
                      <w:p w14:paraId="68770A72" w14:textId="77777777" w:rsidR="0049656F" w:rsidRPr="00CE0B52" w:rsidRDefault="0049656F" w:rsidP="00CE0B52">
                        <w:pPr>
                          <w:jc w:val="center"/>
                          <w:rPr>
                            <w:rFonts w:ascii="Times New Roman" w:hAnsi="Times New Roman" w:cs="Times New Roman"/>
                            <w:lang w:val="id-ID"/>
                          </w:rPr>
                        </w:pPr>
                        <w:r>
                          <w:rPr>
                            <w:rFonts w:ascii="Times New Roman" w:hAnsi="Times New Roman" w:cs="Times New Roman"/>
                          </w:rPr>
                          <w:t xml:space="preserve">Karakteristik Fisik </w:t>
                        </w:r>
                        <w:r>
                          <w:rPr>
                            <w:rFonts w:ascii="Times New Roman" w:hAnsi="Times New Roman" w:cs="Times New Roman"/>
                            <w:lang w:val="id-ID"/>
                          </w:rPr>
                          <w:t>Tablet</w:t>
                        </w:r>
                      </w:p>
                    </w:txbxContent>
                  </v:textbox>
                </v:shape>
                <v:line id="Straight Connector 33" o:spid="_x0000_s1048" style="position:absolute;visibility:visible;mso-wrap-style:square" from="5995,44182" to="5996,45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NPa8MAAADbAAAADwAAAGRycy9kb3ducmV2LnhtbESPzWrDMBCE74G8g9hCbo2cmobWjRxC&#10;SWhJT83PfbG2trG1ciQlUd8+KhRyHGbmG2axjKYXF3K+taxgNs1AEFdWt1wrOOw3jy8gfEDW2Fsm&#10;Bb/kYVmORwsstL3yN112oRYJwr5ABU0IQyGlrxoy6Kd2IE7ej3UGQ5KultrhNcFNL5+ybC4NtpwW&#10;GhzovaGq251NosyOJyM/ulc8bt2XW+fz+BxPSk0e4uoNRKAY7uH/9qdWkOfw9yX9AFn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ljT2vDAAAA2wAAAA8AAAAAAAAAAAAA&#10;AAAAoQIAAGRycy9kb3ducmV2LnhtbFBLBQYAAAAABAAEAPkAAACRAwAAAAA=&#10;" strokecolor="black [3040]"/>
                <v:shape id="Straight Arrow Connector 35" o:spid="_x0000_s1049" type="#_x0000_t32" style="position:absolute;left:12192;top:48299;width:6100;height: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2H5sUAAADbAAAADwAAAGRycy9kb3ducmV2LnhtbESPT2sCMRTE7wW/Q3hCL6Vmqyh1a5Si&#10;LXgRu6vg9bF5+4duXtYk1fXbNwWhx2FmfsMsVr1pxYWcbywreBklIIgLqxuuFBwPn8+vIHxA1tha&#10;JgU38rBaDh4WmGp75YwueahEhLBPUUEdQpdK6YuaDPqR7YijV1pnMETpKqkdXiPctHKcJDNpsOG4&#10;UGNH65qK7/zHKJBVNjGnj7Kf7Uo333w97c9dvlfqcdi/v4EI1If/8L291QomU/j7En+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g2H5sUAAADbAAAADwAAAAAAAAAA&#10;AAAAAAChAgAAZHJzL2Rvd25yZXYueG1sUEsFBgAAAAAEAAQA+QAAAJMDAAAAAA==&#10;" strokecolor="windowText" strokeweight=".5pt">
                  <v:stroke endarrow="block" joinstyle="miter"/>
                </v:shape>
                <v:shape id="Text Box 38" o:spid="_x0000_s1050" type="#_x0000_t202" style="position:absolute;left:35179;top:43411;width:18396;height:8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OuXMQA&#10;AADbAAAADwAAAGRycy9kb3ducmV2LnhtbESPTW/CMAyG75P4D5GRdhvpqDRGR0AINmlH1vFx9RrT&#10;Vmucqsmg8OvxYRJH6/X7+PFs0btGnagLtWcDz6MEFHHhbc2lge33x9MrqBCRLTaeycCFAizmg4cZ&#10;Ztaf+YtOeSyVQDhkaKCKsc20DkVFDsPIt8SSHX3nMMrYldp2eBa4a/Q4SV60w5rlQoUtrSoqfvM/&#10;JxrjwzZdb3KaTPAnXb9fd9PjvjHmcdgv30BF6uN9+b/9aQ2kIiu/CAD0/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zrlzEAAAA2wAAAA8AAAAAAAAAAAAAAAAAmAIAAGRycy9k&#10;b3ducmV2LnhtbFBLBQYAAAAABAAEAPUAAACJAwAAAAA=&#10;" filled="f">
                  <v:textbox>
                    <w:txbxContent>
                      <w:p w14:paraId="23597605" w14:textId="77777777" w:rsidR="0049656F" w:rsidRPr="00CE0B52" w:rsidRDefault="0049656F" w:rsidP="00CE0B52">
                        <w:pPr>
                          <w:spacing w:after="0"/>
                          <w:rPr>
                            <w:rFonts w:ascii="Times New Roman" w:hAnsi="Times New Roman" w:cs="Times New Roman"/>
                            <w:lang w:val="id-ID"/>
                          </w:rPr>
                        </w:pPr>
                        <w:r>
                          <w:rPr>
                            <w:rFonts w:ascii="Times New Roman" w:hAnsi="Times New Roman" w:cs="Times New Roman"/>
                          </w:rPr>
                          <w:t xml:space="preserve">1. </w:t>
                        </w:r>
                        <w:r>
                          <w:rPr>
                            <w:rFonts w:ascii="Times New Roman" w:hAnsi="Times New Roman" w:cs="Times New Roman"/>
                            <w:lang w:val="id-ID"/>
                          </w:rPr>
                          <w:t>Keseragaman bobot</w:t>
                        </w:r>
                      </w:p>
                      <w:p w14:paraId="3A116D51" w14:textId="77777777" w:rsidR="0049656F" w:rsidRPr="00CE0B52" w:rsidRDefault="0049656F" w:rsidP="00CE0B52">
                        <w:pPr>
                          <w:spacing w:after="0"/>
                          <w:rPr>
                            <w:rFonts w:ascii="Times New Roman" w:hAnsi="Times New Roman" w:cs="Times New Roman"/>
                            <w:lang w:val="id-ID"/>
                          </w:rPr>
                        </w:pPr>
                        <w:r>
                          <w:rPr>
                            <w:rFonts w:ascii="Times New Roman" w:hAnsi="Times New Roman" w:cs="Times New Roman"/>
                          </w:rPr>
                          <w:t xml:space="preserve">2. </w:t>
                        </w:r>
                        <w:r>
                          <w:rPr>
                            <w:rFonts w:ascii="Times New Roman" w:hAnsi="Times New Roman" w:cs="Times New Roman"/>
                            <w:lang w:val="id-ID"/>
                          </w:rPr>
                          <w:t>Waktu hancur</w:t>
                        </w:r>
                      </w:p>
                      <w:p w14:paraId="499B8B8D" w14:textId="77777777" w:rsidR="0049656F" w:rsidRDefault="0049656F" w:rsidP="00CE0B52">
                        <w:pPr>
                          <w:spacing w:after="0"/>
                          <w:rPr>
                            <w:rFonts w:ascii="Times New Roman" w:hAnsi="Times New Roman" w:cs="Times New Roman"/>
                            <w:lang w:val="id-ID"/>
                          </w:rPr>
                        </w:pPr>
                        <w:r>
                          <w:rPr>
                            <w:rFonts w:ascii="Times New Roman" w:hAnsi="Times New Roman" w:cs="Times New Roman"/>
                          </w:rPr>
                          <w:t xml:space="preserve">3. </w:t>
                        </w:r>
                        <w:r>
                          <w:rPr>
                            <w:rFonts w:ascii="Times New Roman" w:hAnsi="Times New Roman" w:cs="Times New Roman"/>
                            <w:lang w:val="id-ID"/>
                          </w:rPr>
                          <w:t>Kekerasan</w:t>
                        </w:r>
                      </w:p>
                      <w:p w14:paraId="6F4572DE" w14:textId="77777777" w:rsidR="0049656F" w:rsidRDefault="0049656F" w:rsidP="00CE0B52">
                        <w:pPr>
                          <w:spacing w:after="0"/>
                          <w:rPr>
                            <w:rFonts w:ascii="Times New Roman" w:hAnsi="Times New Roman" w:cs="Times New Roman"/>
                            <w:lang w:val="id-ID"/>
                          </w:rPr>
                        </w:pPr>
                        <w:r>
                          <w:rPr>
                            <w:rFonts w:ascii="Times New Roman" w:hAnsi="Times New Roman" w:cs="Times New Roman"/>
                            <w:lang w:val="id-ID"/>
                          </w:rPr>
                          <w:t>4. Kerapuhan</w:t>
                        </w:r>
                      </w:p>
                      <w:p w14:paraId="565495E6" w14:textId="77777777" w:rsidR="0049656F" w:rsidRPr="00CE0B52" w:rsidRDefault="0049656F" w:rsidP="00CE0B52">
                        <w:pPr>
                          <w:spacing w:after="0"/>
                          <w:rPr>
                            <w:rFonts w:ascii="Times New Roman" w:hAnsi="Times New Roman" w:cs="Times New Roman"/>
                            <w:lang w:val="id-ID"/>
                          </w:rPr>
                        </w:pPr>
                      </w:p>
                    </w:txbxContent>
                  </v:textbox>
                </v:shape>
                <v:shape id="Straight Arrow Connector 40" o:spid="_x0000_s1051" type="#_x0000_t32" style="position:absolute;left:29436;top:48369;width:5487;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kslsMAAADbAAAADwAAAGRycy9kb3ducmV2LnhtbERPu2rDMBTdC/kHcQPdGjlOGoIbxaSG&#10;PDqFJl2yXaxb29S6MpJqu/36agh0PJz3Jh9NK3pyvrGsYD5LQBCXVjdcKfi47p/WIHxA1thaJgU/&#10;5CHfTh42mGk78Dv1l1CJGMI+QwV1CF0mpS9rMuhntiOO3Kd1BkOErpLa4RDDTSvTJFlJgw3Hhho7&#10;Kmoqvy7fRsGtD1XxZs+HxfPrubgdftNxfUyVepyOuxcQgcbwL767T1rBMq6PX+IPkN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EJLJbDAAAA2wAAAA8AAAAAAAAAAAAA&#10;AAAAoQIAAGRycy9kb3ducmV2LnhtbFBLBQYAAAAABAAEAPkAAACRAwAAAAA=&#10;" strokecolor="windowText" strokeweight=".5pt">
                  <v:stroke endarrow="block" joinstyle="miter"/>
                </v:shape>
              </v:group>
            </w:pict>
          </mc:Fallback>
        </mc:AlternateContent>
      </w:r>
      <w:r w:rsidR="008E6966" w:rsidRPr="00EF69F4">
        <w:rPr>
          <w:rFonts w:ascii="Times New Roman" w:hAnsi="Times New Roman" w:cs="Times New Roman"/>
          <w:color w:val="000000" w:themeColor="text1"/>
          <w:sz w:val="24"/>
          <w:szCs w:val="24"/>
          <w:u w:val="single"/>
          <w:lang w:val="id-ID"/>
        </w:rPr>
        <w:t>Variabel Bebas</w:t>
      </w:r>
      <w:r w:rsidR="008E6966" w:rsidRPr="00EF69F4">
        <w:rPr>
          <w:rFonts w:ascii="Times New Roman" w:hAnsi="Times New Roman" w:cs="Times New Roman"/>
          <w:color w:val="000000" w:themeColor="text1"/>
          <w:sz w:val="24"/>
          <w:szCs w:val="24"/>
          <w:lang w:val="id-ID"/>
        </w:rPr>
        <w:t xml:space="preserve"> </w:t>
      </w:r>
      <w:r w:rsidR="008E6966" w:rsidRPr="00EF69F4">
        <w:rPr>
          <w:rFonts w:ascii="Times New Roman" w:hAnsi="Times New Roman" w:cs="Times New Roman"/>
          <w:color w:val="000000" w:themeColor="text1"/>
          <w:sz w:val="24"/>
          <w:szCs w:val="24"/>
          <w:lang w:val="id-ID"/>
        </w:rPr>
        <w:tab/>
      </w:r>
      <w:r w:rsidR="008E6966" w:rsidRPr="00EF69F4">
        <w:rPr>
          <w:rFonts w:ascii="Times New Roman" w:hAnsi="Times New Roman" w:cs="Times New Roman"/>
          <w:color w:val="000000" w:themeColor="text1"/>
          <w:sz w:val="24"/>
          <w:szCs w:val="24"/>
          <w:lang w:val="id-ID"/>
        </w:rPr>
        <w:tab/>
      </w:r>
      <w:r w:rsidR="008E6966" w:rsidRPr="00EF69F4">
        <w:rPr>
          <w:rFonts w:ascii="Times New Roman" w:hAnsi="Times New Roman" w:cs="Times New Roman"/>
          <w:color w:val="000000" w:themeColor="text1"/>
          <w:sz w:val="24"/>
          <w:szCs w:val="24"/>
          <w:u w:val="single"/>
          <w:lang w:val="id-ID"/>
        </w:rPr>
        <w:t>Variabel Terikat</w:t>
      </w:r>
      <w:r w:rsidR="008E6966" w:rsidRPr="00EF69F4">
        <w:rPr>
          <w:rFonts w:ascii="Times New Roman" w:hAnsi="Times New Roman" w:cs="Times New Roman"/>
          <w:color w:val="000000" w:themeColor="text1"/>
          <w:sz w:val="24"/>
          <w:szCs w:val="24"/>
          <w:lang w:val="id-ID"/>
        </w:rPr>
        <w:tab/>
      </w:r>
      <w:r w:rsidR="008E6966" w:rsidRPr="00EF69F4">
        <w:rPr>
          <w:rFonts w:ascii="Times New Roman" w:hAnsi="Times New Roman" w:cs="Times New Roman"/>
          <w:color w:val="000000" w:themeColor="text1"/>
          <w:sz w:val="24"/>
          <w:szCs w:val="24"/>
          <w:lang w:val="id-ID"/>
        </w:rPr>
        <w:tab/>
      </w:r>
      <w:r w:rsidR="008E6966" w:rsidRPr="00EF69F4">
        <w:rPr>
          <w:rFonts w:ascii="Times New Roman" w:hAnsi="Times New Roman" w:cs="Times New Roman"/>
          <w:color w:val="000000" w:themeColor="text1"/>
          <w:sz w:val="24"/>
          <w:szCs w:val="24"/>
          <w:lang w:val="id-ID"/>
        </w:rPr>
        <w:tab/>
      </w:r>
      <w:r w:rsidR="008E6966" w:rsidRPr="00EF69F4">
        <w:rPr>
          <w:rFonts w:ascii="Times New Roman" w:hAnsi="Times New Roman" w:cs="Times New Roman"/>
          <w:color w:val="000000" w:themeColor="text1"/>
          <w:sz w:val="24"/>
          <w:szCs w:val="24"/>
          <w:u w:val="single"/>
          <w:lang w:val="id-ID"/>
        </w:rPr>
        <w:t>Parameter</w:t>
      </w:r>
    </w:p>
    <w:p w14:paraId="44366B01" w14:textId="38D3B903" w:rsidR="008E6966" w:rsidRPr="00EF69F4" w:rsidRDefault="008E6966" w:rsidP="00D263AA">
      <w:pPr>
        <w:spacing w:line="480" w:lineRule="auto"/>
        <w:ind w:left="360"/>
        <w:jc w:val="both"/>
        <w:rPr>
          <w:rFonts w:ascii="Times New Roman" w:hAnsi="Times New Roman" w:cs="Times New Roman"/>
          <w:color w:val="000000" w:themeColor="text1"/>
          <w:sz w:val="24"/>
          <w:szCs w:val="24"/>
          <w:lang w:val="id-ID"/>
        </w:rPr>
      </w:pPr>
    </w:p>
    <w:p w14:paraId="76B3DD1A" w14:textId="2E7176B4" w:rsidR="002603B0" w:rsidRPr="00EF69F4" w:rsidRDefault="002603B0" w:rsidP="002603B0">
      <w:pPr>
        <w:spacing w:after="160" w:line="480" w:lineRule="auto"/>
        <w:jc w:val="both"/>
        <w:rPr>
          <w:rFonts w:ascii="Times New Roman" w:hAnsi="Times New Roman" w:cs="Times New Roman"/>
          <w:color w:val="000000" w:themeColor="text1"/>
          <w:sz w:val="24"/>
          <w:szCs w:val="24"/>
          <w:lang w:val="id-ID"/>
        </w:rPr>
      </w:pPr>
    </w:p>
    <w:p w14:paraId="6D36232E" w14:textId="77777777" w:rsidR="002603B0" w:rsidRPr="00EF69F4" w:rsidRDefault="002603B0" w:rsidP="002603B0">
      <w:pPr>
        <w:spacing w:after="160" w:line="480" w:lineRule="auto"/>
        <w:jc w:val="both"/>
        <w:rPr>
          <w:rFonts w:ascii="Times New Roman" w:hAnsi="Times New Roman" w:cs="Times New Roman"/>
          <w:color w:val="000000" w:themeColor="text1"/>
          <w:sz w:val="24"/>
          <w:szCs w:val="24"/>
          <w:lang w:val="id-ID"/>
        </w:rPr>
      </w:pPr>
    </w:p>
    <w:p w14:paraId="50F09BC3" w14:textId="43ED300A" w:rsidR="002603B0" w:rsidRPr="00EF69F4" w:rsidRDefault="002603B0" w:rsidP="002603B0">
      <w:pPr>
        <w:spacing w:after="160" w:line="480" w:lineRule="auto"/>
        <w:jc w:val="both"/>
        <w:rPr>
          <w:rFonts w:ascii="Times New Roman" w:hAnsi="Times New Roman" w:cs="Times New Roman"/>
          <w:color w:val="000000" w:themeColor="text1"/>
          <w:sz w:val="24"/>
          <w:szCs w:val="24"/>
          <w:lang w:val="id-ID"/>
        </w:rPr>
      </w:pPr>
    </w:p>
    <w:p w14:paraId="39947204" w14:textId="04F9E68E" w:rsidR="002603B0" w:rsidRPr="00EF69F4" w:rsidRDefault="002603B0" w:rsidP="002603B0">
      <w:pPr>
        <w:spacing w:after="160" w:line="480" w:lineRule="auto"/>
        <w:jc w:val="both"/>
        <w:rPr>
          <w:rFonts w:ascii="Times New Roman" w:hAnsi="Times New Roman" w:cs="Times New Roman"/>
          <w:color w:val="000000" w:themeColor="text1"/>
          <w:sz w:val="24"/>
          <w:szCs w:val="24"/>
          <w:lang w:val="id-ID"/>
        </w:rPr>
      </w:pPr>
    </w:p>
    <w:p w14:paraId="0EE6C5B1" w14:textId="7D58D203" w:rsidR="002603B0" w:rsidRPr="00EF69F4" w:rsidRDefault="00E218EF" w:rsidP="002603B0">
      <w:pPr>
        <w:spacing w:after="160" w:line="480" w:lineRule="auto"/>
        <w:jc w:val="both"/>
        <w:rPr>
          <w:rFonts w:ascii="Times New Roman" w:hAnsi="Times New Roman" w:cs="Times New Roman"/>
          <w:color w:val="000000" w:themeColor="text1"/>
          <w:sz w:val="24"/>
          <w:szCs w:val="24"/>
          <w:lang w:val="id-ID"/>
        </w:rPr>
      </w:pPr>
      <w:r>
        <w:rPr>
          <w:noProof/>
        </w:rPr>
        <mc:AlternateContent>
          <mc:Choice Requires="wps">
            <w:drawing>
              <wp:anchor distT="0" distB="0" distL="114300" distR="114300" simplePos="0" relativeHeight="251884544" behindDoc="0" locked="0" layoutInCell="1" allowOverlap="1" wp14:anchorId="1C78F17F" wp14:editId="587A35C3">
                <wp:simplePos x="0" y="0"/>
                <wp:positionH relativeFrom="column">
                  <wp:posOffset>1231851</wp:posOffset>
                </wp:positionH>
                <wp:positionV relativeFrom="paragraph">
                  <wp:posOffset>300990</wp:posOffset>
                </wp:positionV>
                <wp:extent cx="402731" cy="0"/>
                <wp:effectExtent l="0" t="76200" r="16510" b="95250"/>
                <wp:wrapNone/>
                <wp:docPr id="254711191" name="Straight Arrow Connector 254711191"/>
                <wp:cNvGraphicFramePr/>
                <a:graphic xmlns:a="http://schemas.openxmlformats.org/drawingml/2006/main">
                  <a:graphicData uri="http://schemas.microsoft.com/office/word/2010/wordprocessingShape">
                    <wps:wsp>
                      <wps:cNvCnPr/>
                      <wps:spPr>
                        <a:xfrm>
                          <a:off x="0" y="0"/>
                          <a:ext cx="402731"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 w14:anchorId="61323203" id="Straight Arrow Connector 254711191" o:spid="_x0000_s1026" type="#_x0000_t32" style="position:absolute;margin-left:97pt;margin-top:23.7pt;width:31.7pt;height:0;z-index:251884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" strokecolor="windowText" strokeweight=".5pt">
                <v:stroke endarrow="block" joinstyle="miter"/>
              </v:shape>
            </w:pict>
          </mc:Fallback>
        </mc:AlternateContent>
      </w:r>
    </w:p>
    <w:p w14:paraId="463AE0A8" w14:textId="7CAF77AD" w:rsidR="002603B0" w:rsidRPr="00EF69F4" w:rsidRDefault="002603B0" w:rsidP="002603B0">
      <w:pPr>
        <w:spacing w:after="160" w:line="480" w:lineRule="auto"/>
        <w:jc w:val="both"/>
        <w:rPr>
          <w:rFonts w:ascii="Times New Roman" w:hAnsi="Times New Roman" w:cs="Times New Roman"/>
          <w:color w:val="000000" w:themeColor="text1"/>
          <w:sz w:val="24"/>
          <w:szCs w:val="24"/>
          <w:lang w:val="id-ID"/>
        </w:rPr>
      </w:pPr>
    </w:p>
    <w:p w14:paraId="5BC96033" w14:textId="6368C7CA" w:rsidR="002603B0" w:rsidRPr="00EF69F4" w:rsidRDefault="002603B0" w:rsidP="002603B0">
      <w:pPr>
        <w:spacing w:after="160" w:line="480" w:lineRule="auto"/>
        <w:jc w:val="both"/>
        <w:rPr>
          <w:rFonts w:ascii="Times New Roman" w:hAnsi="Times New Roman" w:cs="Times New Roman"/>
          <w:color w:val="000000" w:themeColor="text1"/>
          <w:sz w:val="24"/>
          <w:szCs w:val="24"/>
          <w:lang w:val="id-ID"/>
        </w:rPr>
      </w:pPr>
    </w:p>
    <w:p w14:paraId="577C7631" w14:textId="40B9FD28" w:rsidR="002603B0" w:rsidRPr="00EF69F4" w:rsidRDefault="002603B0" w:rsidP="002603B0">
      <w:pPr>
        <w:spacing w:after="160" w:line="480" w:lineRule="auto"/>
        <w:jc w:val="both"/>
        <w:rPr>
          <w:rFonts w:ascii="Times New Roman" w:hAnsi="Times New Roman" w:cs="Times New Roman"/>
          <w:color w:val="000000" w:themeColor="text1"/>
          <w:sz w:val="24"/>
          <w:szCs w:val="24"/>
          <w:lang w:val="id-ID"/>
        </w:rPr>
      </w:pPr>
    </w:p>
    <w:p w14:paraId="5CCF24B1" w14:textId="0F7CC909" w:rsidR="002603B0" w:rsidRPr="00EF69F4" w:rsidRDefault="002603B0" w:rsidP="002603B0">
      <w:pPr>
        <w:spacing w:after="160" w:line="480" w:lineRule="auto"/>
        <w:jc w:val="both"/>
        <w:rPr>
          <w:rFonts w:ascii="Times New Roman" w:hAnsi="Times New Roman" w:cs="Times New Roman"/>
          <w:color w:val="000000" w:themeColor="text1"/>
          <w:sz w:val="24"/>
          <w:szCs w:val="24"/>
          <w:lang w:val="id-ID"/>
        </w:rPr>
      </w:pPr>
    </w:p>
    <w:p w14:paraId="11BF93EA" w14:textId="1593599A" w:rsidR="00617C19" w:rsidRPr="00EF69F4" w:rsidRDefault="00617C19" w:rsidP="002603B0">
      <w:pPr>
        <w:spacing w:after="160" w:line="480" w:lineRule="auto"/>
        <w:jc w:val="both"/>
        <w:rPr>
          <w:rFonts w:ascii="Times New Roman" w:hAnsi="Times New Roman" w:cs="Times New Roman"/>
          <w:color w:val="000000" w:themeColor="text1"/>
          <w:sz w:val="24"/>
          <w:szCs w:val="24"/>
          <w:lang w:val="id-ID"/>
        </w:rPr>
      </w:pPr>
    </w:p>
    <w:p w14:paraId="67D28532" w14:textId="77777777" w:rsidR="009C3A2F" w:rsidRDefault="009C3A2F" w:rsidP="005A7D66">
      <w:pPr>
        <w:jc w:val="center"/>
        <w:rPr>
          <w:rFonts w:ascii="Times New Roman" w:hAnsi="Times New Roman" w:cs="Times New Roman"/>
          <w:color w:val="000000" w:themeColor="text1"/>
          <w:sz w:val="24"/>
          <w:szCs w:val="24"/>
          <w:lang w:val="id-ID"/>
        </w:rPr>
      </w:pPr>
    </w:p>
    <w:p w14:paraId="1BC02138" w14:textId="77777777" w:rsidR="007D166E" w:rsidRDefault="0018466E" w:rsidP="005A7D66">
      <w:pPr>
        <w:jc w:val="center"/>
        <w:rPr>
          <w:rFonts w:ascii="Times New Roman" w:hAnsi="Times New Roman" w:cs="Times New Roman"/>
          <w:b/>
          <w:sz w:val="24"/>
          <w:szCs w:val="24"/>
        </w:rPr>
      </w:pPr>
      <w:r w:rsidRPr="00EF69F4">
        <w:rPr>
          <w:rFonts w:ascii="Times New Roman" w:hAnsi="Times New Roman" w:cs="Times New Roman"/>
          <w:b/>
          <w:sz w:val="24"/>
          <w:szCs w:val="24"/>
          <w:lang w:val="id-ID"/>
        </w:rPr>
        <w:t>Gambar 1.1 Kerangka Pikir Penelitian</w:t>
      </w:r>
    </w:p>
    <w:sectPr w:rsidR="007D166E" w:rsidSect="002311E4">
      <w:headerReference w:type="even" r:id="rId8"/>
      <w:headerReference w:type="default" r:id="rId9"/>
      <w:footerReference w:type="default" r:id="rId10"/>
      <w:headerReference w:type="first" r:id="rId11"/>
      <w:footerReference w:type="first" r:id="rId12"/>
      <w:pgSz w:w="11907" w:h="16839" w:code="9"/>
      <w:pgMar w:top="1701"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143F42" w14:textId="77777777" w:rsidR="00224AA9" w:rsidRDefault="00224AA9" w:rsidP="00A81516">
      <w:pPr>
        <w:spacing w:after="0" w:line="240" w:lineRule="auto"/>
      </w:pPr>
      <w:r>
        <w:separator/>
      </w:r>
    </w:p>
  </w:endnote>
  <w:endnote w:type="continuationSeparator" w:id="0">
    <w:p w14:paraId="6B9A046E" w14:textId="77777777" w:rsidR="00224AA9" w:rsidRDefault="00224AA9" w:rsidP="00A815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46C2F2" w14:textId="77777777" w:rsidR="0049656F" w:rsidRPr="00BC506D" w:rsidRDefault="0049656F">
    <w:pPr>
      <w:pStyle w:val="Footer"/>
      <w:jc w:val="center"/>
      <w:rPr>
        <w:rFonts w:ascii="Times New Roman" w:hAnsi="Times New Roman" w:cs="Times New Roman"/>
        <w:sz w:val="24"/>
        <w:szCs w:val="24"/>
      </w:rPr>
    </w:pPr>
  </w:p>
  <w:p w14:paraId="06B16016" w14:textId="77777777" w:rsidR="0049656F" w:rsidRDefault="0049656F" w:rsidP="00BC506D">
    <w:pPr>
      <w:pStyle w:val="Footer"/>
      <w:tabs>
        <w:tab w:val="clear" w:pos="468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954502"/>
      <w:docPartObj>
        <w:docPartGallery w:val="Page Numbers (Bottom of Page)"/>
        <w:docPartUnique/>
      </w:docPartObj>
    </w:sdtPr>
    <w:sdtEndPr>
      <w:rPr>
        <w:noProof/>
      </w:rPr>
    </w:sdtEndPr>
    <w:sdtContent>
      <w:p w14:paraId="69046E8C" w14:textId="4B826528" w:rsidR="002311E4" w:rsidRDefault="002311E4">
        <w:pPr>
          <w:pStyle w:val="Footer"/>
          <w:jc w:val="center"/>
        </w:pPr>
        <w:r>
          <w:fldChar w:fldCharType="begin"/>
        </w:r>
        <w:r>
          <w:instrText xml:space="preserve"> PAGE   \* MERGEFORMAT </w:instrText>
        </w:r>
        <w:r>
          <w:fldChar w:fldCharType="separate"/>
        </w:r>
        <w:r w:rsidR="00405104">
          <w:rPr>
            <w:noProof/>
          </w:rPr>
          <w:t>1</w:t>
        </w:r>
        <w:r>
          <w:rPr>
            <w:noProof/>
          </w:rPr>
          <w:fldChar w:fldCharType="end"/>
        </w:r>
      </w:p>
    </w:sdtContent>
  </w:sdt>
  <w:p w14:paraId="363F2915" w14:textId="77777777" w:rsidR="0049656F" w:rsidRDefault="004965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CD9D6D" w14:textId="77777777" w:rsidR="00224AA9" w:rsidRDefault="00224AA9" w:rsidP="00A81516">
      <w:pPr>
        <w:spacing w:after="0" w:line="240" w:lineRule="auto"/>
      </w:pPr>
      <w:r>
        <w:separator/>
      </w:r>
    </w:p>
  </w:footnote>
  <w:footnote w:type="continuationSeparator" w:id="0">
    <w:p w14:paraId="2E348CA1" w14:textId="77777777" w:rsidR="00224AA9" w:rsidRDefault="00224AA9" w:rsidP="00A815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D21D83" w14:textId="3FC30973" w:rsidR="0096065F" w:rsidRDefault="00405104">
    <w:pPr>
      <w:pStyle w:val="Header"/>
    </w:pPr>
    <w:r>
      <w:rPr>
        <w:noProof/>
      </w:rPr>
      <w:pict w14:anchorId="384E58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6" o:spid="_x0000_s2059" type="#_x0000_t75" style="position:absolute;margin-left:0;margin-top:0;width:337.5pt;height:333pt;z-index:-25164800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2483619"/>
      <w:docPartObj>
        <w:docPartGallery w:val="Page Numbers (Top of Page)"/>
        <w:docPartUnique/>
      </w:docPartObj>
    </w:sdtPr>
    <w:sdtEndPr>
      <w:rPr>
        <w:noProof/>
      </w:rPr>
    </w:sdtEndPr>
    <w:sdtContent>
      <w:p w14:paraId="2BD95BDC" w14:textId="0E06600E" w:rsidR="002311E4" w:rsidRDefault="002311E4">
        <w:pPr>
          <w:pStyle w:val="Header"/>
          <w:jc w:val="right"/>
        </w:pPr>
        <w:r>
          <w:fldChar w:fldCharType="begin"/>
        </w:r>
        <w:r>
          <w:instrText xml:space="preserve"> PAGE   \* MERGEFORMAT </w:instrText>
        </w:r>
        <w:r>
          <w:fldChar w:fldCharType="separate"/>
        </w:r>
        <w:r w:rsidR="00405104">
          <w:rPr>
            <w:noProof/>
          </w:rPr>
          <w:t>4</w:t>
        </w:r>
        <w:r>
          <w:rPr>
            <w:noProof/>
          </w:rPr>
          <w:fldChar w:fldCharType="end"/>
        </w:r>
      </w:p>
    </w:sdtContent>
  </w:sdt>
  <w:p w14:paraId="635AD2B5" w14:textId="2063B311" w:rsidR="0049656F" w:rsidRDefault="00405104">
    <w:pPr>
      <w:pStyle w:val="Header"/>
    </w:pPr>
    <w:r>
      <w:rPr>
        <w:rFonts w:ascii="Times New Roman" w:hAnsi="Times New Roman" w:cs="Times New Roman"/>
        <w:noProof/>
        <w:sz w:val="24"/>
      </w:rPr>
      <w:pict w14:anchorId="1C153F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7" o:spid="_x0000_s2060" type="#_x0000_t75" style="position:absolute;margin-left:0;margin-top:0;width:337.5pt;height:333pt;z-index:-25164697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342B20" w14:textId="135B0D1A" w:rsidR="0049656F" w:rsidRDefault="00405104">
    <w:pPr>
      <w:pStyle w:val="Header"/>
    </w:pPr>
    <w:r>
      <w:rPr>
        <w:noProof/>
      </w:rPr>
      <w:pict w14:anchorId="27124D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5" o:spid="_x0000_s2058" type="#_x0000_t75" style="position:absolute;margin-left:0;margin-top:0;width:337.5pt;height:333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075E4"/>
    <w:multiLevelType w:val="hybridMultilevel"/>
    <w:tmpl w:val="07D82500"/>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8BF3109"/>
    <w:multiLevelType w:val="hybridMultilevel"/>
    <w:tmpl w:val="8244DFD6"/>
    <w:lvl w:ilvl="0" w:tplc="9DA099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E4C3134"/>
    <w:multiLevelType w:val="hybridMultilevel"/>
    <w:tmpl w:val="17DE152C"/>
    <w:lvl w:ilvl="0" w:tplc="B792DD1C">
      <w:start w:val="1"/>
      <w:numFmt w:val="decimal"/>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0FBE1883"/>
    <w:multiLevelType w:val="multilevel"/>
    <w:tmpl w:val="462A07F2"/>
    <w:lvl w:ilvl="0">
      <w:start w:val="1"/>
      <w:numFmt w:val="decimal"/>
      <w:lvlText w:val="%1."/>
      <w:lvlJc w:val="left"/>
      <w:pPr>
        <w:ind w:left="720" w:hanging="360"/>
      </w:pPr>
      <w:rPr>
        <w:rFonts w:hint="default"/>
      </w:rPr>
    </w:lvl>
    <w:lvl w:ilvl="1">
      <w:start w:val="10"/>
      <w:numFmt w:val="decimal"/>
      <w:isLgl/>
      <w:lvlText w:val="%1.%2"/>
      <w:lvlJc w:val="left"/>
      <w:pPr>
        <w:ind w:left="1200" w:hanging="840"/>
      </w:pPr>
      <w:rPr>
        <w:rFonts w:hint="default"/>
      </w:rPr>
    </w:lvl>
    <w:lvl w:ilvl="2">
      <w:start w:val="2"/>
      <w:numFmt w:val="decimal"/>
      <w:isLgl/>
      <w:lvlText w:val="%1.%2.%3"/>
      <w:lvlJc w:val="left"/>
      <w:pPr>
        <w:ind w:left="1200" w:hanging="840"/>
      </w:pPr>
      <w:rPr>
        <w:rFonts w:hint="default"/>
      </w:rPr>
    </w:lvl>
    <w:lvl w:ilvl="3">
      <w:start w:val="1"/>
      <w:numFmt w:val="decimal"/>
      <w:isLgl/>
      <w:lvlText w:val="%1.%2.%3.%4"/>
      <w:lvlJc w:val="left"/>
      <w:pPr>
        <w:ind w:left="1200" w:hanging="84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04B4448"/>
    <w:multiLevelType w:val="hybridMultilevel"/>
    <w:tmpl w:val="C96606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1C28CA"/>
    <w:multiLevelType w:val="hybridMultilevel"/>
    <w:tmpl w:val="095691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5050736"/>
    <w:multiLevelType w:val="hybridMultilevel"/>
    <w:tmpl w:val="A1AAA1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6486DD9"/>
    <w:multiLevelType w:val="hybridMultilevel"/>
    <w:tmpl w:val="E45664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6670F7"/>
    <w:multiLevelType w:val="hybridMultilevel"/>
    <w:tmpl w:val="D2EE87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77347AD"/>
    <w:multiLevelType w:val="hybridMultilevel"/>
    <w:tmpl w:val="45A8C2F8"/>
    <w:lvl w:ilvl="0" w:tplc="96BE5F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8B34476"/>
    <w:multiLevelType w:val="multilevel"/>
    <w:tmpl w:val="7BCA8B22"/>
    <w:lvl w:ilvl="0">
      <w:start w:val="1"/>
      <w:numFmt w:val="decimal"/>
      <w:lvlText w:val="%1."/>
      <w:lvlJc w:val="left"/>
      <w:pPr>
        <w:ind w:left="360" w:hanging="360"/>
      </w:pPr>
    </w:lvl>
    <w:lvl w:ilvl="1">
      <w:start w:val="12"/>
      <w:numFmt w:val="decimal"/>
      <w:isLgl/>
      <w:lvlText w:val="%1.%2"/>
      <w:lvlJc w:val="left"/>
      <w:pPr>
        <w:ind w:left="720" w:hanging="72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nsid w:val="19516AE9"/>
    <w:multiLevelType w:val="hybridMultilevel"/>
    <w:tmpl w:val="755A6C18"/>
    <w:lvl w:ilvl="0" w:tplc="84FC392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1A446B33"/>
    <w:multiLevelType w:val="hybridMultilevel"/>
    <w:tmpl w:val="6AAE11AE"/>
    <w:lvl w:ilvl="0" w:tplc="4FD40050">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nsid w:val="1AB4278E"/>
    <w:multiLevelType w:val="hybridMultilevel"/>
    <w:tmpl w:val="4E3006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1CDB39CB"/>
    <w:multiLevelType w:val="hybridMultilevel"/>
    <w:tmpl w:val="6B9A7E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310443"/>
    <w:multiLevelType w:val="hybridMultilevel"/>
    <w:tmpl w:val="80BABE96"/>
    <w:lvl w:ilvl="0" w:tplc="2F728378">
      <w:start w:val="1"/>
      <w:numFmt w:val="lowerLetter"/>
      <w:lvlText w:val="%1)"/>
      <w:lvlJc w:val="left"/>
      <w:pPr>
        <w:ind w:left="1004"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1E502392"/>
    <w:multiLevelType w:val="hybridMultilevel"/>
    <w:tmpl w:val="BFC693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1F9847EF"/>
    <w:multiLevelType w:val="hybridMultilevel"/>
    <w:tmpl w:val="BEB22D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0DC5C45"/>
    <w:multiLevelType w:val="hybridMultilevel"/>
    <w:tmpl w:val="CF8815AC"/>
    <w:lvl w:ilvl="0" w:tplc="C68EC32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11C675D"/>
    <w:multiLevelType w:val="hybridMultilevel"/>
    <w:tmpl w:val="DFEE4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1AA22DE"/>
    <w:multiLevelType w:val="hybridMultilevel"/>
    <w:tmpl w:val="BE929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43C4012"/>
    <w:multiLevelType w:val="hybridMultilevel"/>
    <w:tmpl w:val="55421C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52A62F3"/>
    <w:multiLevelType w:val="hybridMultilevel"/>
    <w:tmpl w:val="8140DC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25C24018"/>
    <w:multiLevelType w:val="hybridMultilevel"/>
    <w:tmpl w:val="17A689E4"/>
    <w:lvl w:ilvl="0" w:tplc="410E2F9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28A1744E"/>
    <w:multiLevelType w:val="hybridMultilevel"/>
    <w:tmpl w:val="B0702C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8D83064"/>
    <w:multiLevelType w:val="hybridMultilevel"/>
    <w:tmpl w:val="DEF2A9BA"/>
    <w:lvl w:ilvl="0" w:tplc="04090019">
      <w:start w:val="1"/>
      <w:numFmt w:val="lowerLetter"/>
      <w:lvlText w:val="%1."/>
      <w:lvlJc w:val="left"/>
      <w:pPr>
        <w:ind w:left="360" w:hanging="360"/>
      </w:pPr>
    </w:lvl>
    <w:lvl w:ilvl="1" w:tplc="EB687458">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2A7B7053"/>
    <w:multiLevelType w:val="hybridMultilevel"/>
    <w:tmpl w:val="E1AE56F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2C6C6E14"/>
    <w:multiLevelType w:val="hybridMultilevel"/>
    <w:tmpl w:val="0DD60F5A"/>
    <w:lvl w:ilvl="0" w:tplc="74D69E96">
      <w:start w:val="1"/>
      <w:numFmt w:val="decimal"/>
      <w:lvlText w:val="%1."/>
      <w:lvlJc w:val="left"/>
      <w:pPr>
        <w:ind w:left="283"/>
      </w:pPr>
      <w:rPr>
        <w:rFonts w:ascii="Times New Roman" w:eastAsia="Cambria"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DFBA6A90">
      <w:start w:val="1"/>
      <w:numFmt w:val="lowerLetter"/>
      <w:lvlText w:val="%2"/>
      <w:lvlJc w:val="left"/>
      <w:pPr>
        <w:ind w:left="1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20E66D6">
      <w:start w:val="1"/>
      <w:numFmt w:val="lowerRoman"/>
      <w:lvlText w:val="%3"/>
      <w:lvlJc w:val="left"/>
      <w:pPr>
        <w:ind w:left="1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BE94E0FA">
      <w:start w:val="1"/>
      <w:numFmt w:val="decimal"/>
      <w:lvlText w:val="%4"/>
      <w:lvlJc w:val="left"/>
      <w:pPr>
        <w:ind w:left="2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7F3CC1A8">
      <w:start w:val="1"/>
      <w:numFmt w:val="lowerLetter"/>
      <w:lvlText w:val="%5"/>
      <w:lvlJc w:val="left"/>
      <w:pPr>
        <w:ind w:left="3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EF36B18E">
      <w:start w:val="1"/>
      <w:numFmt w:val="lowerRoman"/>
      <w:lvlText w:val="%6"/>
      <w:lvlJc w:val="left"/>
      <w:pPr>
        <w:ind w:left="39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2CC018D6">
      <w:start w:val="1"/>
      <w:numFmt w:val="decimal"/>
      <w:lvlText w:val="%7"/>
      <w:lvlJc w:val="left"/>
      <w:pPr>
        <w:ind w:left="46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7005FD6">
      <w:start w:val="1"/>
      <w:numFmt w:val="lowerLetter"/>
      <w:lvlText w:val="%8"/>
      <w:lvlJc w:val="left"/>
      <w:pPr>
        <w:ind w:left="54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FA203400">
      <w:start w:val="1"/>
      <w:numFmt w:val="lowerRoman"/>
      <w:lvlText w:val="%9"/>
      <w:lvlJc w:val="left"/>
      <w:pPr>
        <w:ind w:left="61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28">
    <w:nsid w:val="2E0D5FF6"/>
    <w:multiLevelType w:val="multilevel"/>
    <w:tmpl w:val="57606C16"/>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nsid w:val="2EC33CEF"/>
    <w:multiLevelType w:val="hybridMultilevel"/>
    <w:tmpl w:val="35740D7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2EEA73A7"/>
    <w:multiLevelType w:val="hybridMultilevel"/>
    <w:tmpl w:val="0C86E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03B79D8"/>
    <w:multiLevelType w:val="hybridMultilevel"/>
    <w:tmpl w:val="5FFE09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32371BB0"/>
    <w:multiLevelType w:val="hybridMultilevel"/>
    <w:tmpl w:val="9A70460A"/>
    <w:lvl w:ilvl="0" w:tplc="65062062">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72712AF"/>
    <w:multiLevelType w:val="hybridMultilevel"/>
    <w:tmpl w:val="2878E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81114DE"/>
    <w:multiLevelType w:val="hybridMultilevel"/>
    <w:tmpl w:val="FAE84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9CE5CC9"/>
    <w:multiLevelType w:val="hybridMultilevel"/>
    <w:tmpl w:val="8CEA59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DF64184"/>
    <w:multiLevelType w:val="hybridMultilevel"/>
    <w:tmpl w:val="3FCCC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03E4B0C"/>
    <w:multiLevelType w:val="hybridMultilevel"/>
    <w:tmpl w:val="BD82DF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327642B"/>
    <w:multiLevelType w:val="hybridMultilevel"/>
    <w:tmpl w:val="3E34C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5284CA4"/>
    <w:multiLevelType w:val="hybridMultilevel"/>
    <w:tmpl w:val="D2407E92"/>
    <w:lvl w:ilvl="0" w:tplc="F39EC02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47986712"/>
    <w:multiLevelType w:val="hybridMultilevel"/>
    <w:tmpl w:val="3F18F4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91501CC"/>
    <w:multiLevelType w:val="hybridMultilevel"/>
    <w:tmpl w:val="75E42B6C"/>
    <w:lvl w:ilvl="0" w:tplc="CCAA147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2">
    <w:nsid w:val="4AB70B1E"/>
    <w:multiLevelType w:val="hybridMultilevel"/>
    <w:tmpl w:val="541E54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4ABF501A"/>
    <w:multiLevelType w:val="multilevel"/>
    <w:tmpl w:val="8D6004A8"/>
    <w:lvl w:ilvl="0">
      <w:start w:val="1"/>
      <w:numFmt w:val="lowerLetter"/>
      <w:lvlText w:val="%1."/>
      <w:lvlJc w:val="left"/>
      <w:pPr>
        <w:ind w:left="720" w:hanging="360"/>
      </w:pPr>
      <w:rPr>
        <w:rFonts w:hint="default"/>
        <w:color w:val="000000"/>
      </w:rPr>
    </w:lvl>
    <w:lvl w:ilvl="1">
      <w:start w:val="8"/>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nsid w:val="4DA91CBD"/>
    <w:multiLevelType w:val="hybridMultilevel"/>
    <w:tmpl w:val="9C9EC0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E1C4D9D"/>
    <w:multiLevelType w:val="hybridMultilevel"/>
    <w:tmpl w:val="925AF8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4EF84E07"/>
    <w:multiLevelType w:val="hybridMultilevel"/>
    <w:tmpl w:val="85466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0576820"/>
    <w:multiLevelType w:val="multilevel"/>
    <w:tmpl w:val="F9FA6E16"/>
    <w:lvl w:ilvl="0">
      <w:start w:val="1"/>
      <w:numFmt w:val="decimal"/>
      <w:lvlText w:val="%1."/>
      <w:lvlJc w:val="left"/>
      <w:pPr>
        <w:ind w:left="1080" w:hanging="360"/>
      </w:pPr>
      <w:rPr>
        <w:rFonts w:hint="default"/>
      </w:rPr>
    </w:lvl>
    <w:lvl w:ilvl="1">
      <w:start w:val="5"/>
      <w:numFmt w:val="decimal"/>
      <w:isLgl/>
      <w:lvlText w:val="%1.%2"/>
      <w:lvlJc w:val="left"/>
      <w:pPr>
        <w:ind w:left="1260" w:hanging="540"/>
      </w:pPr>
      <w:rPr>
        <w:rFonts w:hint="default"/>
      </w:rPr>
    </w:lvl>
    <w:lvl w:ilvl="2">
      <w:start w:val="7"/>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8">
    <w:nsid w:val="52C1793E"/>
    <w:multiLevelType w:val="hybridMultilevel"/>
    <w:tmpl w:val="7702E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53F1B57"/>
    <w:multiLevelType w:val="hybridMultilevel"/>
    <w:tmpl w:val="3000FCBA"/>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0">
    <w:nsid w:val="579C3BE1"/>
    <w:multiLevelType w:val="hybridMultilevel"/>
    <w:tmpl w:val="92961F2C"/>
    <w:lvl w:ilvl="0" w:tplc="0409000F">
      <w:start w:val="1"/>
      <w:numFmt w:val="decimal"/>
      <w:lvlText w:val="%1."/>
      <w:lvlJc w:val="left"/>
      <w:pPr>
        <w:ind w:left="1448" w:hanging="360"/>
      </w:pPr>
    </w:lvl>
    <w:lvl w:ilvl="1" w:tplc="04090019">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51">
    <w:nsid w:val="580E4D60"/>
    <w:multiLevelType w:val="hybridMultilevel"/>
    <w:tmpl w:val="32CAD8F4"/>
    <w:lvl w:ilvl="0" w:tplc="4422484E">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588D51DA"/>
    <w:multiLevelType w:val="hybridMultilevel"/>
    <w:tmpl w:val="DEF612F0"/>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3">
    <w:nsid w:val="59171229"/>
    <w:multiLevelType w:val="hybridMultilevel"/>
    <w:tmpl w:val="BA34ECFA"/>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4">
    <w:nsid w:val="5B691E19"/>
    <w:multiLevelType w:val="hybridMultilevel"/>
    <w:tmpl w:val="A7D4FC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BFB6658"/>
    <w:multiLevelType w:val="hybridMultilevel"/>
    <w:tmpl w:val="0CFC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C1B2F65"/>
    <w:multiLevelType w:val="hybridMultilevel"/>
    <w:tmpl w:val="C728057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D91433F"/>
    <w:multiLevelType w:val="hybridMultilevel"/>
    <w:tmpl w:val="0E400B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FE646C8"/>
    <w:multiLevelType w:val="hybridMultilevel"/>
    <w:tmpl w:val="438CDDB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nsid w:val="60E20B27"/>
    <w:multiLevelType w:val="hybridMultilevel"/>
    <w:tmpl w:val="812CE3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nsid w:val="61832094"/>
    <w:multiLevelType w:val="hybridMultilevel"/>
    <w:tmpl w:val="565ED31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19B40AF"/>
    <w:multiLevelType w:val="hybridMultilevel"/>
    <w:tmpl w:val="CB5639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6A3568A"/>
    <w:multiLevelType w:val="hybridMultilevel"/>
    <w:tmpl w:val="56FA2A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nsid w:val="67100BC6"/>
    <w:multiLevelType w:val="hybridMultilevel"/>
    <w:tmpl w:val="9B64CC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nsid w:val="6E795494"/>
    <w:multiLevelType w:val="hybridMultilevel"/>
    <w:tmpl w:val="E16C98D0"/>
    <w:lvl w:ilvl="0" w:tplc="0409000F">
      <w:start w:val="1"/>
      <w:numFmt w:val="decimal"/>
      <w:lvlText w:val="%1."/>
      <w:lvlJc w:val="left"/>
      <w:pPr>
        <w:ind w:left="1791" w:hanging="360"/>
      </w:pPr>
    </w:lvl>
    <w:lvl w:ilvl="1" w:tplc="04090019" w:tentative="1">
      <w:start w:val="1"/>
      <w:numFmt w:val="lowerLetter"/>
      <w:lvlText w:val="%2."/>
      <w:lvlJc w:val="left"/>
      <w:pPr>
        <w:ind w:left="2511" w:hanging="360"/>
      </w:pPr>
    </w:lvl>
    <w:lvl w:ilvl="2" w:tplc="0409001B" w:tentative="1">
      <w:start w:val="1"/>
      <w:numFmt w:val="lowerRoman"/>
      <w:lvlText w:val="%3."/>
      <w:lvlJc w:val="right"/>
      <w:pPr>
        <w:ind w:left="3231" w:hanging="180"/>
      </w:pPr>
    </w:lvl>
    <w:lvl w:ilvl="3" w:tplc="0409000F" w:tentative="1">
      <w:start w:val="1"/>
      <w:numFmt w:val="decimal"/>
      <w:lvlText w:val="%4."/>
      <w:lvlJc w:val="left"/>
      <w:pPr>
        <w:ind w:left="3951" w:hanging="360"/>
      </w:pPr>
    </w:lvl>
    <w:lvl w:ilvl="4" w:tplc="04090019" w:tentative="1">
      <w:start w:val="1"/>
      <w:numFmt w:val="lowerLetter"/>
      <w:lvlText w:val="%5."/>
      <w:lvlJc w:val="left"/>
      <w:pPr>
        <w:ind w:left="4671" w:hanging="360"/>
      </w:pPr>
    </w:lvl>
    <w:lvl w:ilvl="5" w:tplc="0409001B" w:tentative="1">
      <w:start w:val="1"/>
      <w:numFmt w:val="lowerRoman"/>
      <w:lvlText w:val="%6."/>
      <w:lvlJc w:val="right"/>
      <w:pPr>
        <w:ind w:left="5391" w:hanging="180"/>
      </w:pPr>
    </w:lvl>
    <w:lvl w:ilvl="6" w:tplc="0409000F" w:tentative="1">
      <w:start w:val="1"/>
      <w:numFmt w:val="decimal"/>
      <w:lvlText w:val="%7."/>
      <w:lvlJc w:val="left"/>
      <w:pPr>
        <w:ind w:left="6111" w:hanging="360"/>
      </w:pPr>
    </w:lvl>
    <w:lvl w:ilvl="7" w:tplc="04090019" w:tentative="1">
      <w:start w:val="1"/>
      <w:numFmt w:val="lowerLetter"/>
      <w:lvlText w:val="%8."/>
      <w:lvlJc w:val="left"/>
      <w:pPr>
        <w:ind w:left="6831" w:hanging="360"/>
      </w:pPr>
    </w:lvl>
    <w:lvl w:ilvl="8" w:tplc="0409001B" w:tentative="1">
      <w:start w:val="1"/>
      <w:numFmt w:val="lowerRoman"/>
      <w:lvlText w:val="%9."/>
      <w:lvlJc w:val="right"/>
      <w:pPr>
        <w:ind w:left="7551" w:hanging="180"/>
      </w:pPr>
    </w:lvl>
  </w:abstractNum>
  <w:abstractNum w:abstractNumId="65">
    <w:nsid w:val="6EBE31F7"/>
    <w:multiLevelType w:val="hybridMultilevel"/>
    <w:tmpl w:val="890AD8A4"/>
    <w:lvl w:ilvl="0" w:tplc="0A7EEA2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51B53C2"/>
    <w:multiLevelType w:val="hybridMultilevel"/>
    <w:tmpl w:val="1152B8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7E438B0"/>
    <w:multiLevelType w:val="hybridMultilevel"/>
    <w:tmpl w:val="ECD428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nsid w:val="7C465E87"/>
    <w:multiLevelType w:val="hybridMultilevel"/>
    <w:tmpl w:val="E8A817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9">
    <w:nsid w:val="7D0A34E1"/>
    <w:multiLevelType w:val="hybridMultilevel"/>
    <w:tmpl w:val="D762644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0"/>
  </w:num>
  <w:num w:numId="2">
    <w:abstractNumId w:val="1"/>
  </w:num>
  <w:num w:numId="3">
    <w:abstractNumId w:val="9"/>
  </w:num>
  <w:num w:numId="4">
    <w:abstractNumId w:val="61"/>
  </w:num>
  <w:num w:numId="5">
    <w:abstractNumId w:val="46"/>
  </w:num>
  <w:num w:numId="6">
    <w:abstractNumId w:val="32"/>
  </w:num>
  <w:num w:numId="7">
    <w:abstractNumId w:val="4"/>
  </w:num>
  <w:num w:numId="8">
    <w:abstractNumId w:val="37"/>
  </w:num>
  <w:num w:numId="9">
    <w:abstractNumId w:val="12"/>
  </w:num>
  <w:num w:numId="10">
    <w:abstractNumId w:val="47"/>
  </w:num>
  <w:num w:numId="11">
    <w:abstractNumId w:val="11"/>
  </w:num>
  <w:num w:numId="12">
    <w:abstractNumId w:val="44"/>
  </w:num>
  <w:num w:numId="13">
    <w:abstractNumId w:val="14"/>
  </w:num>
  <w:num w:numId="14">
    <w:abstractNumId w:val="38"/>
  </w:num>
  <w:num w:numId="15">
    <w:abstractNumId w:val="8"/>
  </w:num>
  <w:num w:numId="16">
    <w:abstractNumId w:val="39"/>
  </w:num>
  <w:num w:numId="17">
    <w:abstractNumId w:val="18"/>
  </w:num>
  <w:num w:numId="18">
    <w:abstractNumId w:val="15"/>
  </w:num>
  <w:num w:numId="19">
    <w:abstractNumId w:val="52"/>
  </w:num>
  <w:num w:numId="20">
    <w:abstractNumId w:val="49"/>
  </w:num>
  <w:num w:numId="21">
    <w:abstractNumId w:val="0"/>
  </w:num>
  <w:num w:numId="22">
    <w:abstractNumId w:val="53"/>
  </w:num>
  <w:num w:numId="23">
    <w:abstractNumId w:val="51"/>
  </w:num>
  <w:num w:numId="24">
    <w:abstractNumId w:val="27"/>
  </w:num>
  <w:num w:numId="25">
    <w:abstractNumId w:val="29"/>
  </w:num>
  <w:num w:numId="26">
    <w:abstractNumId w:val="3"/>
  </w:num>
  <w:num w:numId="27">
    <w:abstractNumId w:val="34"/>
  </w:num>
  <w:num w:numId="28">
    <w:abstractNumId w:val="33"/>
  </w:num>
  <w:num w:numId="29">
    <w:abstractNumId w:val="23"/>
  </w:num>
  <w:num w:numId="30">
    <w:abstractNumId w:val="2"/>
  </w:num>
  <w:num w:numId="31">
    <w:abstractNumId w:val="41"/>
  </w:num>
  <w:num w:numId="32">
    <w:abstractNumId w:val="50"/>
  </w:num>
  <w:num w:numId="33">
    <w:abstractNumId w:val="63"/>
  </w:num>
  <w:num w:numId="34">
    <w:abstractNumId w:val="55"/>
  </w:num>
  <w:num w:numId="35">
    <w:abstractNumId w:val="17"/>
  </w:num>
  <w:num w:numId="36">
    <w:abstractNumId w:val="24"/>
  </w:num>
  <w:num w:numId="37">
    <w:abstractNumId w:val="19"/>
  </w:num>
  <w:num w:numId="38">
    <w:abstractNumId w:val="48"/>
  </w:num>
  <w:num w:numId="39">
    <w:abstractNumId w:val="40"/>
  </w:num>
  <w:num w:numId="40">
    <w:abstractNumId w:val="65"/>
  </w:num>
  <w:num w:numId="41">
    <w:abstractNumId w:val="6"/>
  </w:num>
  <w:num w:numId="42">
    <w:abstractNumId w:val="45"/>
  </w:num>
  <w:num w:numId="43">
    <w:abstractNumId w:val="59"/>
  </w:num>
  <w:num w:numId="44">
    <w:abstractNumId w:val="7"/>
  </w:num>
  <w:num w:numId="45">
    <w:abstractNumId w:val="66"/>
  </w:num>
  <w:num w:numId="46">
    <w:abstractNumId w:val="36"/>
  </w:num>
  <w:num w:numId="47">
    <w:abstractNumId w:val="64"/>
  </w:num>
  <w:num w:numId="48">
    <w:abstractNumId w:val="21"/>
  </w:num>
  <w:num w:numId="49">
    <w:abstractNumId w:val="68"/>
  </w:num>
  <w:num w:numId="50">
    <w:abstractNumId w:val="28"/>
  </w:num>
  <w:num w:numId="51">
    <w:abstractNumId w:val="10"/>
  </w:num>
  <w:num w:numId="52">
    <w:abstractNumId w:val="57"/>
  </w:num>
  <w:num w:numId="53">
    <w:abstractNumId w:val="25"/>
  </w:num>
  <w:num w:numId="54">
    <w:abstractNumId w:val="58"/>
  </w:num>
  <w:num w:numId="55">
    <w:abstractNumId w:val="67"/>
  </w:num>
  <w:num w:numId="56">
    <w:abstractNumId w:val="42"/>
  </w:num>
  <w:num w:numId="57">
    <w:abstractNumId w:val="22"/>
  </w:num>
  <w:num w:numId="58">
    <w:abstractNumId w:val="56"/>
  </w:num>
  <w:num w:numId="59">
    <w:abstractNumId w:val="43"/>
  </w:num>
  <w:num w:numId="60">
    <w:abstractNumId w:val="20"/>
  </w:num>
  <w:num w:numId="61">
    <w:abstractNumId w:val="26"/>
  </w:num>
  <w:num w:numId="62">
    <w:abstractNumId w:val="35"/>
  </w:num>
  <w:num w:numId="63">
    <w:abstractNumId w:val="69"/>
  </w:num>
  <w:num w:numId="64">
    <w:abstractNumId w:val="54"/>
  </w:num>
  <w:num w:numId="65">
    <w:abstractNumId w:val="13"/>
  </w:num>
  <w:num w:numId="66">
    <w:abstractNumId w:val="16"/>
  </w:num>
  <w:num w:numId="67">
    <w:abstractNumId w:val="31"/>
  </w:num>
  <w:num w:numId="68">
    <w:abstractNumId w:val="5"/>
  </w:num>
  <w:num w:numId="69">
    <w:abstractNumId w:val="62"/>
  </w:num>
  <w:num w:numId="70">
    <w:abstractNumId w:val="60"/>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itmBYSt21+vCqqFMqV8GwAXQz/HPD1KksMz0T19jQvUUdPW/icKLKC1d2RaiT64M/Oy3KQ74rbk3otyU3R6IFg==" w:salt="HvpFLA2Tbk7LnZbFGZRzvw=="/>
  <w:defaultTabStop w:val="720"/>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40DB"/>
    <w:rsid w:val="00001528"/>
    <w:rsid w:val="00002EBA"/>
    <w:rsid w:val="00003862"/>
    <w:rsid w:val="00003CF7"/>
    <w:rsid w:val="00004262"/>
    <w:rsid w:val="000057A6"/>
    <w:rsid w:val="00006FEA"/>
    <w:rsid w:val="0000731D"/>
    <w:rsid w:val="0001190D"/>
    <w:rsid w:val="00012E08"/>
    <w:rsid w:val="00017DBC"/>
    <w:rsid w:val="0002059F"/>
    <w:rsid w:val="0003025C"/>
    <w:rsid w:val="00030ABF"/>
    <w:rsid w:val="00031E8C"/>
    <w:rsid w:val="000335BB"/>
    <w:rsid w:val="00037224"/>
    <w:rsid w:val="00040C00"/>
    <w:rsid w:val="0004144E"/>
    <w:rsid w:val="00041F45"/>
    <w:rsid w:val="00042702"/>
    <w:rsid w:val="00043EAA"/>
    <w:rsid w:val="000455B7"/>
    <w:rsid w:val="00052ED8"/>
    <w:rsid w:val="00053B55"/>
    <w:rsid w:val="000540CE"/>
    <w:rsid w:val="00056626"/>
    <w:rsid w:val="00060F4E"/>
    <w:rsid w:val="00062C5D"/>
    <w:rsid w:val="00063170"/>
    <w:rsid w:val="0006449F"/>
    <w:rsid w:val="00064DF7"/>
    <w:rsid w:val="000650F0"/>
    <w:rsid w:val="00065F8B"/>
    <w:rsid w:val="00066030"/>
    <w:rsid w:val="00073D25"/>
    <w:rsid w:val="000759C5"/>
    <w:rsid w:val="00076E86"/>
    <w:rsid w:val="00080B10"/>
    <w:rsid w:val="00082A78"/>
    <w:rsid w:val="00084A49"/>
    <w:rsid w:val="0009040D"/>
    <w:rsid w:val="00092C3C"/>
    <w:rsid w:val="00094839"/>
    <w:rsid w:val="00097726"/>
    <w:rsid w:val="000A0728"/>
    <w:rsid w:val="000A0917"/>
    <w:rsid w:val="000A091D"/>
    <w:rsid w:val="000A4CC7"/>
    <w:rsid w:val="000A503F"/>
    <w:rsid w:val="000B18AD"/>
    <w:rsid w:val="000B239C"/>
    <w:rsid w:val="000B4941"/>
    <w:rsid w:val="000B5B64"/>
    <w:rsid w:val="000B69C3"/>
    <w:rsid w:val="000B6AF6"/>
    <w:rsid w:val="000C3A63"/>
    <w:rsid w:val="000C4494"/>
    <w:rsid w:val="000C5AFD"/>
    <w:rsid w:val="000C6400"/>
    <w:rsid w:val="000D0F87"/>
    <w:rsid w:val="000D40F4"/>
    <w:rsid w:val="000D414C"/>
    <w:rsid w:val="000D6429"/>
    <w:rsid w:val="000E0134"/>
    <w:rsid w:val="000E0DCF"/>
    <w:rsid w:val="000E430F"/>
    <w:rsid w:val="000E549B"/>
    <w:rsid w:val="000E56C5"/>
    <w:rsid w:val="000F0FFD"/>
    <w:rsid w:val="000F130C"/>
    <w:rsid w:val="000F3FDF"/>
    <w:rsid w:val="001031AC"/>
    <w:rsid w:val="00104C43"/>
    <w:rsid w:val="00106741"/>
    <w:rsid w:val="001075E7"/>
    <w:rsid w:val="001079BB"/>
    <w:rsid w:val="0011019E"/>
    <w:rsid w:val="00111ED3"/>
    <w:rsid w:val="00113E66"/>
    <w:rsid w:val="0011584F"/>
    <w:rsid w:val="00117F44"/>
    <w:rsid w:val="00122A60"/>
    <w:rsid w:val="001238F7"/>
    <w:rsid w:val="00125FD2"/>
    <w:rsid w:val="0013090B"/>
    <w:rsid w:val="00131B62"/>
    <w:rsid w:val="00132F34"/>
    <w:rsid w:val="00135B6F"/>
    <w:rsid w:val="00142138"/>
    <w:rsid w:val="001428A7"/>
    <w:rsid w:val="0014451C"/>
    <w:rsid w:val="00145293"/>
    <w:rsid w:val="00145D70"/>
    <w:rsid w:val="001469F1"/>
    <w:rsid w:val="001530D0"/>
    <w:rsid w:val="00153BF2"/>
    <w:rsid w:val="00162CAD"/>
    <w:rsid w:val="001636AB"/>
    <w:rsid w:val="0017181D"/>
    <w:rsid w:val="00171FFF"/>
    <w:rsid w:val="00174817"/>
    <w:rsid w:val="00176B43"/>
    <w:rsid w:val="00180068"/>
    <w:rsid w:val="00180E15"/>
    <w:rsid w:val="00181A7D"/>
    <w:rsid w:val="00183CCA"/>
    <w:rsid w:val="0018466E"/>
    <w:rsid w:val="00185F41"/>
    <w:rsid w:val="00186E25"/>
    <w:rsid w:val="001872BE"/>
    <w:rsid w:val="00190C45"/>
    <w:rsid w:val="00193A30"/>
    <w:rsid w:val="0019455A"/>
    <w:rsid w:val="00195EC6"/>
    <w:rsid w:val="0019621D"/>
    <w:rsid w:val="001A218F"/>
    <w:rsid w:val="001A2268"/>
    <w:rsid w:val="001A2E10"/>
    <w:rsid w:val="001A3186"/>
    <w:rsid w:val="001A3754"/>
    <w:rsid w:val="001A3AC8"/>
    <w:rsid w:val="001B1D7F"/>
    <w:rsid w:val="001B4E99"/>
    <w:rsid w:val="001B521E"/>
    <w:rsid w:val="001B6296"/>
    <w:rsid w:val="001B62D8"/>
    <w:rsid w:val="001B69C6"/>
    <w:rsid w:val="001C0B4E"/>
    <w:rsid w:val="001C21C1"/>
    <w:rsid w:val="001C342B"/>
    <w:rsid w:val="001C5E8B"/>
    <w:rsid w:val="001D00B2"/>
    <w:rsid w:val="001D0DFD"/>
    <w:rsid w:val="001D222E"/>
    <w:rsid w:val="001D44EC"/>
    <w:rsid w:val="001D4D30"/>
    <w:rsid w:val="001D522A"/>
    <w:rsid w:val="001D5336"/>
    <w:rsid w:val="001D7522"/>
    <w:rsid w:val="001E0009"/>
    <w:rsid w:val="001F0B43"/>
    <w:rsid w:val="001F110B"/>
    <w:rsid w:val="001F2506"/>
    <w:rsid w:val="001F490F"/>
    <w:rsid w:val="001F52E7"/>
    <w:rsid w:val="001F7439"/>
    <w:rsid w:val="002001B8"/>
    <w:rsid w:val="0020035E"/>
    <w:rsid w:val="002003BC"/>
    <w:rsid w:val="00203AEC"/>
    <w:rsid w:val="00205249"/>
    <w:rsid w:val="00205565"/>
    <w:rsid w:val="0020712D"/>
    <w:rsid w:val="00207ADE"/>
    <w:rsid w:val="00207D51"/>
    <w:rsid w:val="00210320"/>
    <w:rsid w:val="00210A79"/>
    <w:rsid w:val="00211AAA"/>
    <w:rsid w:val="00211EC1"/>
    <w:rsid w:val="00212ABA"/>
    <w:rsid w:val="00214407"/>
    <w:rsid w:val="002168F2"/>
    <w:rsid w:val="00216AEF"/>
    <w:rsid w:val="00222046"/>
    <w:rsid w:val="00222B06"/>
    <w:rsid w:val="0022355B"/>
    <w:rsid w:val="00223DEB"/>
    <w:rsid w:val="00224AA9"/>
    <w:rsid w:val="00224BF1"/>
    <w:rsid w:val="0022767A"/>
    <w:rsid w:val="002311E4"/>
    <w:rsid w:val="00232A4C"/>
    <w:rsid w:val="00232C25"/>
    <w:rsid w:val="00236B48"/>
    <w:rsid w:val="00240A3C"/>
    <w:rsid w:val="002435A2"/>
    <w:rsid w:val="00246136"/>
    <w:rsid w:val="00254514"/>
    <w:rsid w:val="00255D10"/>
    <w:rsid w:val="00257DA0"/>
    <w:rsid w:val="002603B0"/>
    <w:rsid w:val="00260707"/>
    <w:rsid w:val="00260EC9"/>
    <w:rsid w:val="00261A48"/>
    <w:rsid w:val="002628C4"/>
    <w:rsid w:val="002628D9"/>
    <w:rsid w:val="00266D42"/>
    <w:rsid w:val="002670FB"/>
    <w:rsid w:val="002671EE"/>
    <w:rsid w:val="0026745B"/>
    <w:rsid w:val="0027215F"/>
    <w:rsid w:val="00273B55"/>
    <w:rsid w:val="00274383"/>
    <w:rsid w:val="00275295"/>
    <w:rsid w:val="002768AD"/>
    <w:rsid w:val="00282AEE"/>
    <w:rsid w:val="002850B3"/>
    <w:rsid w:val="002853EB"/>
    <w:rsid w:val="00287B4B"/>
    <w:rsid w:val="0029113B"/>
    <w:rsid w:val="00294438"/>
    <w:rsid w:val="00296C11"/>
    <w:rsid w:val="00296C16"/>
    <w:rsid w:val="002970BE"/>
    <w:rsid w:val="002A1989"/>
    <w:rsid w:val="002A2E5B"/>
    <w:rsid w:val="002A4F99"/>
    <w:rsid w:val="002A50EC"/>
    <w:rsid w:val="002B12FF"/>
    <w:rsid w:val="002B3533"/>
    <w:rsid w:val="002B3BF7"/>
    <w:rsid w:val="002B4435"/>
    <w:rsid w:val="002B67E9"/>
    <w:rsid w:val="002C0509"/>
    <w:rsid w:val="002C20BF"/>
    <w:rsid w:val="002C570F"/>
    <w:rsid w:val="002D3006"/>
    <w:rsid w:val="002D3F76"/>
    <w:rsid w:val="002D61AA"/>
    <w:rsid w:val="002E10A9"/>
    <w:rsid w:val="002E2C3F"/>
    <w:rsid w:val="002E32AE"/>
    <w:rsid w:val="002E6088"/>
    <w:rsid w:val="002F1241"/>
    <w:rsid w:val="002F1BB1"/>
    <w:rsid w:val="003021EB"/>
    <w:rsid w:val="00302520"/>
    <w:rsid w:val="003030FA"/>
    <w:rsid w:val="00304FBD"/>
    <w:rsid w:val="00314E74"/>
    <w:rsid w:val="00316523"/>
    <w:rsid w:val="00316FBB"/>
    <w:rsid w:val="00320851"/>
    <w:rsid w:val="00321166"/>
    <w:rsid w:val="003240B3"/>
    <w:rsid w:val="00330A2A"/>
    <w:rsid w:val="00331224"/>
    <w:rsid w:val="00332850"/>
    <w:rsid w:val="00333D95"/>
    <w:rsid w:val="0034085C"/>
    <w:rsid w:val="00345037"/>
    <w:rsid w:val="00345329"/>
    <w:rsid w:val="00345D15"/>
    <w:rsid w:val="00345FC3"/>
    <w:rsid w:val="00350DA7"/>
    <w:rsid w:val="003542F7"/>
    <w:rsid w:val="00354776"/>
    <w:rsid w:val="00354E8D"/>
    <w:rsid w:val="003561E6"/>
    <w:rsid w:val="00357A95"/>
    <w:rsid w:val="003614E6"/>
    <w:rsid w:val="00364CB0"/>
    <w:rsid w:val="00370B43"/>
    <w:rsid w:val="00371667"/>
    <w:rsid w:val="00371B0F"/>
    <w:rsid w:val="00373906"/>
    <w:rsid w:val="00373B1D"/>
    <w:rsid w:val="0037410C"/>
    <w:rsid w:val="0037475E"/>
    <w:rsid w:val="003812CE"/>
    <w:rsid w:val="00382DE8"/>
    <w:rsid w:val="003830FD"/>
    <w:rsid w:val="003844EA"/>
    <w:rsid w:val="00384854"/>
    <w:rsid w:val="00387839"/>
    <w:rsid w:val="00395948"/>
    <w:rsid w:val="0039799C"/>
    <w:rsid w:val="003A678A"/>
    <w:rsid w:val="003B1553"/>
    <w:rsid w:val="003B3BF4"/>
    <w:rsid w:val="003B5B20"/>
    <w:rsid w:val="003B5C5D"/>
    <w:rsid w:val="003B6AF8"/>
    <w:rsid w:val="003B7E96"/>
    <w:rsid w:val="003C1533"/>
    <w:rsid w:val="003C1B8C"/>
    <w:rsid w:val="003C6162"/>
    <w:rsid w:val="003D0507"/>
    <w:rsid w:val="003D257C"/>
    <w:rsid w:val="003D3AB9"/>
    <w:rsid w:val="003D56F8"/>
    <w:rsid w:val="003D7424"/>
    <w:rsid w:val="003D7646"/>
    <w:rsid w:val="003E0E4C"/>
    <w:rsid w:val="003E16A8"/>
    <w:rsid w:val="003E2AAB"/>
    <w:rsid w:val="003E31EF"/>
    <w:rsid w:val="003E5479"/>
    <w:rsid w:val="003E578F"/>
    <w:rsid w:val="003E5795"/>
    <w:rsid w:val="003E6814"/>
    <w:rsid w:val="003E686E"/>
    <w:rsid w:val="003E6DDD"/>
    <w:rsid w:val="003F1259"/>
    <w:rsid w:val="003F2BEF"/>
    <w:rsid w:val="003F41A8"/>
    <w:rsid w:val="003F43DE"/>
    <w:rsid w:val="003F4925"/>
    <w:rsid w:val="003F6066"/>
    <w:rsid w:val="003F6CA5"/>
    <w:rsid w:val="003F6F8D"/>
    <w:rsid w:val="003F7414"/>
    <w:rsid w:val="004003D0"/>
    <w:rsid w:val="00402926"/>
    <w:rsid w:val="00402CDD"/>
    <w:rsid w:val="004030F7"/>
    <w:rsid w:val="00405104"/>
    <w:rsid w:val="00406FA6"/>
    <w:rsid w:val="0040717D"/>
    <w:rsid w:val="00407B64"/>
    <w:rsid w:val="00414CAC"/>
    <w:rsid w:val="004226E4"/>
    <w:rsid w:val="004256B4"/>
    <w:rsid w:val="00426747"/>
    <w:rsid w:val="00427B3D"/>
    <w:rsid w:val="00430D15"/>
    <w:rsid w:val="004341BA"/>
    <w:rsid w:val="0043496E"/>
    <w:rsid w:val="004447FC"/>
    <w:rsid w:val="00445E30"/>
    <w:rsid w:val="00446320"/>
    <w:rsid w:val="0044704B"/>
    <w:rsid w:val="00455A04"/>
    <w:rsid w:val="0045638D"/>
    <w:rsid w:val="004577B5"/>
    <w:rsid w:val="00465FC6"/>
    <w:rsid w:val="00467394"/>
    <w:rsid w:val="00467713"/>
    <w:rsid w:val="004700EB"/>
    <w:rsid w:val="004706E6"/>
    <w:rsid w:val="004708CF"/>
    <w:rsid w:val="00472996"/>
    <w:rsid w:val="0047330E"/>
    <w:rsid w:val="004758AF"/>
    <w:rsid w:val="004759FC"/>
    <w:rsid w:val="004763A6"/>
    <w:rsid w:val="00476B0C"/>
    <w:rsid w:val="0047777F"/>
    <w:rsid w:val="00480316"/>
    <w:rsid w:val="004838AA"/>
    <w:rsid w:val="00483BD0"/>
    <w:rsid w:val="0048473C"/>
    <w:rsid w:val="004848E6"/>
    <w:rsid w:val="00485148"/>
    <w:rsid w:val="004907F2"/>
    <w:rsid w:val="00492929"/>
    <w:rsid w:val="00494BBF"/>
    <w:rsid w:val="0049656F"/>
    <w:rsid w:val="004972C8"/>
    <w:rsid w:val="00497AA9"/>
    <w:rsid w:val="004A3590"/>
    <w:rsid w:val="004A54E0"/>
    <w:rsid w:val="004A5563"/>
    <w:rsid w:val="004B0BE9"/>
    <w:rsid w:val="004B2BFF"/>
    <w:rsid w:val="004B2CA9"/>
    <w:rsid w:val="004B33BB"/>
    <w:rsid w:val="004B6DC6"/>
    <w:rsid w:val="004B6F10"/>
    <w:rsid w:val="004B7771"/>
    <w:rsid w:val="004B786B"/>
    <w:rsid w:val="004C2485"/>
    <w:rsid w:val="004C3966"/>
    <w:rsid w:val="004C415C"/>
    <w:rsid w:val="004C6D73"/>
    <w:rsid w:val="004C7465"/>
    <w:rsid w:val="004C74D1"/>
    <w:rsid w:val="004C79B2"/>
    <w:rsid w:val="004C7EBE"/>
    <w:rsid w:val="004D3435"/>
    <w:rsid w:val="004E0BCD"/>
    <w:rsid w:val="004E2452"/>
    <w:rsid w:val="004E597C"/>
    <w:rsid w:val="004F2F1C"/>
    <w:rsid w:val="004F497C"/>
    <w:rsid w:val="004F76EF"/>
    <w:rsid w:val="004F790C"/>
    <w:rsid w:val="00500CD1"/>
    <w:rsid w:val="00500F60"/>
    <w:rsid w:val="00506B90"/>
    <w:rsid w:val="00507F6A"/>
    <w:rsid w:val="0051160A"/>
    <w:rsid w:val="005119B2"/>
    <w:rsid w:val="00511BF5"/>
    <w:rsid w:val="005130A9"/>
    <w:rsid w:val="00514046"/>
    <w:rsid w:val="00517562"/>
    <w:rsid w:val="00517CA8"/>
    <w:rsid w:val="00521AFC"/>
    <w:rsid w:val="00522C44"/>
    <w:rsid w:val="00523154"/>
    <w:rsid w:val="00524ACA"/>
    <w:rsid w:val="005250CA"/>
    <w:rsid w:val="00526545"/>
    <w:rsid w:val="00534B1D"/>
    <w:rsid w:val="00536E88"/>
    <w:rsid w:val="005404E0"/>
    <w:rsid w:val="005404FC"/>
    <w:rsid w:val="00541261"/>
    <w:rsid w:val="00544CE3"/>
    <w:rsid w:val="00550733"/>
    <w:rsid w:val="0055268C"/>
    <w:rsid w:val="00553997"/>
    <w:rsid w:val="00554BEA"/>
    <w:rsid w:val="005555C9"/>
    <w:rsid w:val="00555D97"/>
    <w:rsid w:val="0056209A"/>
    <w:rsid w:val="00562187"/>
    <w:rsid w:val="005635DB"/>
    <w:rsid w:val="00565384"/>
    <w:rsid w:val="005659AA"/>
    <w:rsid w:val="00566608"/>
    <w:rsid w:val="00567B9B"/>
    <w:rsid w:val="00571391"/>
    <w:rsid w:val="005733A1"/>
    <w:rsid w:val="00575151"/>
    <w:rsid w:val="00580B32"/>
    <w:rsid w:val="00580DEE"/>
    <w:rsid w:val="00581110"/>
    <w:rsid w:val="00582222"/>
    <w:rsid w:val="00582B2E"/>
    <w:rsid w:val="00583D2B"/>
    <w:rsid w:val="00585BE8"/>
    <w:rsid w:val="00585CB2"/>
    <w:rsid w:val="00587269"/>
    <w:rsid w:val="00587B84"/>
    <w:rsid w:val="00591851"/>
    <w:rsid w:val="005920CA"/>
    <w:rsid w:val="00593727"/>
    <w:rsid w:val="00593863"/>
    <w:rsid w:val="00593935"/>
    <w:rsid w:val="005942B2"/>
    <w:rsid w:val="005968B7"/>
    <w:rsid w:val="005A242E"/>
    <w:rsid w:val="005A5129"/>
    <w:rsid w:val="005A7D66"/>
    <w:rsid w:val="005B01CE"/>
    <w:rsid w:val="005B24A2"/>
    <w:rsid w:val="005B2A47"/>
    <w:rsid w:val="005B2F95"/>
    <w:rsid w:val="005B47F5"/>
    <w:rsid w:val="005B4C80"/>
    <w:rsid w:val="005B4D16"/>
    <w:rsid w:val="005B5A44"/>
    <w:rsid w:val="005C089B"/>
    <w:rsid w:val="005C3F6D"/>
    <w:rsid w:val="005C64DF"/>
    <w:rsid w:val="005C7634"/>
    <w:rsid w:val="005C7981"/>
    <w:rsid w:val="005D3FCD"/>
    <w:rsid w:val="005D614F"/>
    <w:rsid w:val="005D6C01"/>
    <w:rsid w:val="005E11C4"/>
    <w:rsid w:val="005E3839"/>
    <w:rsid w:val="005E4348"/>
    <w:rsid w:val="005E6446"/>
    <w:rsid w:val="005F0CE0"/>
    <w:rsid w:val="005F4A7F"/>
    <w:rsid w:val="005F56CC"/>
    <w:rsid w:val="005F57A0"/>
    <w:rsid w:val="005F6652"/>
    <w:rsid w:val="005F74E2"/>
    <w:rsid w:val="006020C1"/>
    <w:rsid w:val="00602360"/>
    <w:rsid w:val="00602D60"/>
    <w:rsid w:val="00603753"/>
    <w:rsid w:val="006066B7"/>
    <w:rsid w:val="006126A2"/>
    <w:rsid w:val="00613BB2"/>
    <w:rsid w:val="00615E1B"/>
    <w:rsid w:val="006179E5"/>
    <w:rsid w:val="00617C19"/>
    <w:rsid w:val="00617CE1"/>
    <w:rsid w:val="00617E05"/>
    <w:rsid w:val="00623005"/>
    <w:rsid w:val="00623C89"/>
    <w:rsid w:val="00623EB5"/>
    <w:rsid w:val="00624C44"/>
    <w:rsid w:val="00627BF4"/>
    <w:rsid w:val="006307C8"/>
    <w:rsid w:val="00631B11"/>
    <w:rsid w:val="0063320F"/>
    <w:rsid w:val="00633C38"/>
    <w:rsid w:val="00636A83"/>
    <w:rsid w:val="00637FFB"/>
    <w:rsid w:val="00641140"/>
    <w:rsid w:val="00642A9D"/>
    <w:rsid w:val="006447D5"/>
    <w:rsid w:val="00644CF3"/>
    <w:rsid w:val="00644F0B"/>
    <w:rsid w:val="0064552C"/>
    <w:rsid w:val="00645B0D"/>
    <w:rsid w:val="00645CEA"/>
    <w:rsid w:val="00647C95"/>
    <w:rsid w:val="006525F2"/>
    <w:rsid w:val="00653605"/>
    <w:rsid w:val="00653E2D"/>
    <w:rsid w:val="0065744F"/>
    <w:rsid w:val="006578D3"/>
    <w:rsid w:val="00657E00"/>
    <w:rsid w:val="0066029E"/>
    <w:rsid w:val="00667480"/>
    <w:rsid w:val="006735F0"/>
    <w:rsid w:val="006745EF"/>
    <w:rsid w:val="0068067F"/>
    <w:rsid w:val="0068493A"/>
    <w:rsid w:val="006851A1"/>
    <w:rsid w:val="00685909"/>
    <w:rsid w:val="00686645"/>
    <w:rsid w:val="00687E02"/>
    <w:rsid w:val="00690879"/>
    <w:rsid w:val="00693659"/>
    <w:rsid w:val="006938C8"/>
    <w:rsid w:val="0069421C"/>
    <w:rsid w:val="006979AF"/>
    <w:rsid w:val="006A4658"/>
    <w:rsid w:val="006A6935"/>
    <w:rsid w:val="006A79CC"/>
    <w:rsid w:val="006B2513"/>
    <w:rsid w:val="006C1CC5"/>
    <w:rsid w:val="006C1CFD"/>
    <w:rsid w:val="006C21EF"/>
    <w:rsid w:val="006C5ED3"/>
    <w:rsid w:val="006D6D94"/>
    <w:rsid w:val="006E4D2A"/>
    <w:rsid w:val="006E67F4"/>
    <w:rsid w:val="006E7DB8"/>
    <w:rsid w:val="006F083D"/>
    <w:rsid w:val="006F3EE9"/>
    <w:rsid w:val="006F4EFC"/>
    <w:rsid w:val="006F5310"/>
    <w:rsid w:val="006F69DF"/>
    <w:rsid w:val="00700C84"/>
    <w:rsid w:val="00701463"/>
    <w:rsid w:val="00704829"/>
    <w:rsid w:val="00713A20"/>
    <w:rsid w:val="00716D60"/>
    <w:rsid w:val="00717AA5"/>
    <w:rsid w:val="007205CE"/>
    <w:rsid w:val="00721FFF"/>
    <w:rsid w:val="00722925"/>
    <w:rsid w:val="00722B71"/>
    <w:rsid w:val="00723AAD"/>
    <w:rsid w:val="00723FFD"/>
    <w:rsid w:val="00726499"/>
    <w:rsid w:val="007265B8"/>
    <w:rsid w:val="00726C9E"/>
    <w:rsid w:val="0073039F"/>
    <w:rsid w:val="00736A13"/>
    <w:rsid w:val="0074352E"/>
    <w:rsid w:val="007449F9"/>
    <w:rsid w:val="007477E5"/>
    <w:rsid w:val="00750C2A"/>
    <w:rsid w:val="00751D58"/>
    <w:rsid w:val="00754790"/>
    <w:rsid w:val="00756687"/>
    <w:rsid w:val="00757F85"/>
    <w:rsid w:val="007622E7"/>
    <w:rsid w:val="00763428"/>
    <w:rsid w:val="007644DE"/>
    <w:rsid w:val="00764E30"/>
    <w:rsid w:val="00772622"/>
    <w:rsid w:val="00773275"/>
    <w:rsid w:val="007763D6"/>
    <w:rsid w:val="00777871"/>
    <w:rsid w:val="007837E1"/>
    <w:rsid w:val="00783F15"/>
    <w:rsid w:val="0078417C"/>
    <w:rsid w:val="00784B3A"/>
    <w:rsid w:val="00790305"/>
    <w:rsid w:val="007904B8"/>
    <w:rsid w:val="00792890"/>
    <w:rsid w:val="007931CA"/>
    <w:rsid w:val="007937A2"/>
    <w:rsid w:val="007941CD"/>
    <w:rsid w:val="00797072"/>
    <w:rsid w:val="0079796C"/>
    <w:rsid w:val="007A0AE2"/>
    <w:rsid w:val="007A57E6"/>
    <w:rsid w:val="007A6F10"/>
    <w:rsid w:val="007B0001"/>
    <w:rsid w:val="007B0C46"/>
    <w:rsid w:val="007B1408"/>
    <w:rsid w:val="007B1BDD"/>
    <w:rsid w:val="007B235D"/>
    <w:rsid w:val="007B2966"/>
    <w:rsid w:val="007B51C0"/>
    <w:rsid w:val="007B58E5"/>
    <w:rsid w:val="007C336A"/>
    <w:rsid w:val="007C4591"/>
    <w:rsid w:val="007C47BE"/>
    <w:rsid w:val="007C604F"/>
    <w:rsid w:val="007D166E"/>
    <w:rsid w:val="007D2F3C"/>
    <w:rsid w:val="007D5083"/>
    <w:rsid w:val="007D73A9"/>
    <w:rsid w:val="007E0584"/>
    <w:rsid w:val="007E2074"/>
    <w:rsid w:val="007E2236"/>
    <w:rsid w:val="007E33FB"/>
    <w:rsid w:val="007E67E4"/>
    <w:rsid w:val="007F00D4"/>
    <w:rsid w:val="007F22B8"/>
    <w:rsid w:val="007F2B05"/>
    <w:rsid w:val="007F37E2"/>
    <w:rsid w:val="007F3C98"/>
    <w:rsid w:val="007F61B8"/>
    <w:rsid w:val="007F7CF1"/>
    <w:rsid w:val="00801F46"/>
    <w:rsid w:val="00803253"/>
    <w:rsid w:val="00803983"/>
    <w:rsid w:val="008062CD"/>
    <w:rsid w:val="00806624"/>
    <w:rsid w:val="00807E74"/>
    <w:rsid w:val="00812BC9"/>
    <w:rsid w:val="00815266"/>
    <w:rsid w:val="00815B15"/>
    <w:rsid w:val="008168FD"/>
    <w:rsid w:val="008233E8"/>
    <w:rsid w:val="00825478"/>
    <w:rsid w:val="00825C1A"/>
    <w:rsid w:val="00827526"/>
    <w:rsid w:val="00845404"/>
    <w:rsid w:val="0084707A"/>
    <w:rsid w:val="00850F52"/>
    <w:rsid w:val="008518A4"/>
    <w:rsid w:val="00852781"/>
    <w:rsid w:val="00853B49"/>
    <w:rsid w:val="00853C7A"/>
    <w:rsid w:val="0085414D"/>
    <w:rsid w:val="00854228"/>
    <w:rsid w:val="00854865"/>
    <w:rsid w:val="00857117"/>
    <w:rsid w:val="008573D3"/>
    <w:rsid w:val="00857D60"/>
    <w:rsid w:val="00861C7B"/>
    <w:rsid w:val="00862573"/>
    <w:rsid w:val="00864D0A"/>
    <w:rsid w:val="00866242"/>
    <w:rsid w:val="008671B2"/>
    <w:rsid w:val="008713E9"/>
    <w:rsid w:val="00873C73"/>
    <w:rsid w:val="00874C7E"/>
    <w:rsid w:val="00875391"/>
    <w:rsid w:val="008764D4"/>
    <w:rsid w:val="008816AB"/>
    <w:rsid w:val="0088345F"/>
    <w:rsid w:val="00883A24"/>
    <w:rsid w:val="0088447E"/>
    <w:rsid w:val="00885A85"/>
    <w:rsid w:val="0088616B"/>
    <w:rsid w:val="008864E4"/>
    <w:rsid w:val="0088725D"/>
    <w:rsid w:val="00890B8F"/>
    <w:rsid w:val="00890CAB"/>
    <w:rsid w:val="0089368B"/>
    <w:rsid w:val="008945BD"/>
    <w:rsid w:val="008A5051"/>
    <w:rsid w:val="008A7406"/>
    <w:rsid w:val="008B00D2"/>
    <w:rsid w:val="008B3683"/>
    <w:rsid w:val="008B72BE"/>
    <w:rsid w:val="008B755F"/>
    <w:rsid w:val="008C0890"/>
    <w:rsid w:val="008C31A2"/>
    <w:rsid w:val="008C37CC"/>
    <w:rsid w:val="008C4A0D"/>
    <w:rsid w:val="008C6651"/>
    <w:rsid w:val="008C6D2E"/>
    <w:rsid w:val="008C7BA6"/>
    <w:rsid w:val="008D285E"/>
    <w:rsid w:val="008D2D45"/>
    <w:rsid w:val="008D3485"/>
    <w:rsid w:val="008D768A"/>
    <w:rsid w:val="008E2A6F"/>
    <w:rsid w:val="008E35D3"/>
    <w:rsid w:val="008E3E4D"/>
    <w:rsid w:val="008E55E8"/>
    <w:rsid w:val="008E6473"/>
    <w:rsid w:val="008E6966"/>
    <w:rsid w:val="008E7575"/>
    <w:rsid w:val="008F101B"/>
    <w:rsid w:val="008F18A9"/>
    <w:rsid w:val="008F5CED"/>
    <w:rsid w:val="008F61FF"/>
    <w:rsid w:val="008F7C03"/>
    <w:rsid w:val="00903ED3"/>
    <w:rsid w:val="00904B8A"/>
    <w:rsid w:val="0090513D"/>
    <w:rsid w:val="009062C7"/>
    <w:rsid w:val="00907FFC"/>
    <w:rsid w:val="009103CC"/>
    <w:rsid w:val="00910F9C"/>
    <w:rsid w:val="00913838"/>
    <w:rsid w:val="0091512B"/>
    <w:rsid w:val="00920940"/>
    <w:rsid w:val="009245AB"/>
    <w:rsid w:val="00925AD8"/>
    <w:rsid w:val="00925EBD"/>
    <w:rsid w:val="00926C85"/>
    <w:rsid w:val="0093100B"/>
    <w:rsid w:val="00931A12"/>
    <w:rsid w:val="009329A1"/>
    <w:rsid w:val="00932AC2"/>
    <w:rsid w:val="00933A9E"/>
    <w:rsid w:val="00934676"/>
    <w:rsid w:val="0093689A"/>
    <w:rsid w:val="00937220"/>
    <w:rsid w:val="00940E82"/>
    <w:rsid w:val="0094178F"/>
    <w:rsid w:val="00946667"/>
    <w:rsid w:val="00947689"/>
    <w:rsid w:val="0095060C"/>
    <w:rsid w:val="00950966"/>
    <w:rsid w:val="00953055"/>
    <w:rsid w:val="009531FE"/>
    <w:rsid w:val="00953CCA"/>
    <w:rsid w:val="009568F4"/>
    <w:rsid w:val="0095715F"/>
    <w:rsid w:val="009572CC"/>
    <w:rsid w:val="0096065F"/>
    <w:rsid w:val="00961FB4"/>
    <w:rsid w:val="00965AA2"/>
    <w:rsid w:val="009664FD"/>
    <w:rsid w:val="00966525"/>
    <w:rsid w:val="00973923"/>
    <w:rsid w:val="00980D4F"/>
    <w:rsid w:val="00981910"/>
    <w:rsid w:val="00984A5E"/>
    <w:rsid w:val="009963ED"/>
    <w:rsid w:val="00997486"/>
    <w:rsid w:val="009A29A9"/>
    <w:rsid w:val="009A7A4B"/>
    <w:rsid w:val="009B1C2E"/>
    <w:rsid w:val="009B2A64"/>
    <w:rsid w:val="009B3804"/>
    <w:rsid w:val="009B5AC5"/>
    <w:rsid w:val="009B5E16"/>
    <w:rsid w:val="009B69A0"/>
    <w:rsid w:val="009B6C89"/>
    <w:rsid w:val="009C01AA"/>
    <w:rsid w:val="009C1EDF"/>
    <w:rsid w:val="009C3A2F"/>
    <w:rsid w:val="009C42E5"/>
    <w:rsid w:val="009C526E"/>
    <w:rsid w:val="009C6A84"/>
    <w:rsid w:val="009C7170"/>
    <w:rsid w:val="009C756A"/>
    <w:rsid w:val="009D177D"/>
    <w:rsid w:val="009D18CB"/>
    <w:rsid w:val="009D47CF"/>
    <w:rsid w:val="009E17DE"/>
    <w:rsid w:val="009E30C4"/>
    <w:rsid w:val="009E3444"/>
    <w:rsid w:val="009E3A88"/>
    <w:rsid w:val="009E3DCD"/>
    <w:rsid w:val="009E55C2"/>
    <w:rsid w:val="009E5D1C"/>
    <w:rsid w:val="009F0792"/>
    <w:rsid w:val="009F0F51"/>
    <w:rsid w:val="009F1617"/>
    <w:rsid w:val="009F1DAD"/>
    <w:rsid w:val="009F4D35"/>
    <w:rsid w:val="009F6877"/>
    <w:rsid w:val="00A00D26"/>
    <w:rsid w:val="00A01549"/>
    <w:rsid w:val="00A02886"/>
    <w:rsid w:val="00A03614"/>
    <w:rsid w:val="00A03DA0"/>
    <w:rsid w:val="00A03EAA"/>
    <w:rsid w:val="00A05067"/>
    <w:rsid w:val="00A06385"/>
    <w:rsid w:val="00A06570"/>
    <w:rsid w:val="00A06E07"/>
    <w:rsid w:val="00A10650"/>
    <w:rsid w:val="00A1091C"/>
    <w:rsid w:val="00A11E9F"/>
    <w:rsid w:val="00A2227F"/>
    <w:rsid w:val="00A33DED"/>
    <w:rsid w:val="00A34A48"/>
    <w:rsid w:val="00A34AE5"/>
    <w:rsid w:val="00A4085E"/>
    <w:rsid w:val="00A43C16"/>
    <w:rsid w:val="00A5093E"/>
    <w:rsid w:val="00A50E61"/>
    <w:rsid w:val="00A52B2B"/>
    <w:rsid w:val="00A53E30"/>
    <w:rsid w:val="00A54837"/>
    <w:rsid w:val="00A608B7"/>
    <w:rsid w:val="00A63505"/>
    <w:rsid w:val="00A639D8"/>
    <w:rsid w:val="00A6420C"/>
    <w:rsid w:val="00A64C58"/>
    <w:rsid w:val="00A65BB6"/>
    <w:rsid w:val="00A713C5"/>
    <w:rsid w:val="00A72BB2"/>
    <w:rsid w:val="00A733D3"/>
    <w:rsid w:val="00A760D7"/>
    <w:rsid w:val="00A7733B"/>
    <w:rsid w:val="00A776BE"/>
    <w:rsid w:val="00A80EEF"/>
    <w:rsid w:val="00A81516"/>
    <w:rsid w:val="00A84527"/>
    <w:rsid w:val="00A87281"/>
    <w:rsid w:val="00A902C7"/>
    <w:rsid w:val="00A90931"/>
    <w:rsid w:val="00A927E3"/>
    <w:rsid w:val="00A93355"/>
    <w:rsid w:val="00A93E24"/>
    <w:rsid w:val="00A947A5"/>
    <w:rsid w:val="00AA271E"/>
    <w:rsid w:val="00AB24E3"/>
    <w:rsid w:val="00AC1981"/>
    <w:rsid w:val="00AC31CB"/>
    <w:rsid w:val="00AC6CC3"/>
    <w:rsid w:val="00AD1C85"/>
    <w:rsid w:val="00AD4C27"/>
    <w:rsid w:val="00AD5661"/>
    <w:rsid w:val="00AD7B93"/>
    <w:rsid w:val="00AE2A51"/>
    <w:rsid w:val="00AE2BD9"/>
    <w:rsid w:val="00AE3857"/>
    <w:rsid w:val="00AF256A"/>
    <w:rsid w:val="00AF5A06"/>
    <w:rsid w:val="00AF5C00"/>
    <w:rsid w:val="00AF7743"/>
    <w:rsid w:val="00B0026C"/>
    <w:rsid w:val="00B00C88"/>
    <w:rsid w:val="00B01D88"/>
    <w:rsid w:val="00B02B98"/>
    <w:rsid w:val="00B04DB9"/>
    <w:rsid w:val="00B06A7B"/>
    <w:rsid w:val="00B0766B"/>
    <w:rsid w:val="00B07877"/>
    <w:rsid w:val="00B10BE4"/>
    <w:rsid w:val="00B16B77"/>
    <w:rsid w:val="00B16D88"/>
    <w:rsid w:val="00B1770B"/>
    <w:rsid w:val="00B17E79"/>
    <w:rsid w:val="00B212AF"/>
    <w:rsid w:val="00B2328E"/>
    <w:rsid w:val="00B242EA"/>
    <w:rsid w:val="00B247E6"/>
    <w:rsid w:val="00B322D9"/>
    <w:rsid w:val="00B34276"/>
    <w:rsid w:val="00B37B01"/>
    <w:rsid w:val="00B37B18"/>
    <w:rsid w:val="00B37D59"/>
    <w:rsid w:val="00B417D9"/>
    <w:rsid w:val="00B479CC"/>
    <w:rsid w:val="00B51A48"/>
    <w:rsid w:val="00B52126"/>
    <w:rsid w:val="00B54BDD"/>
    <w:rsid w:val="00B55458"/>
    <w:rsid w:val="00B5626A"/>
    <w:rsid w:val="00B57217"/>
    <w:rsid w:val="00B664DB"/>
    <w:rsid w:val="00B77EDE"/>
    <w:rsid w:val="00B802F8"/>
    <w:rsid w:val="00B85242"/>
    <w:rsid w:val="00B857CA"/>
    <w:rsid w:val="00B91055"/>
    <w:rsid w:val="00B91C40"/>
    <w:rsid w:val="00B93BAD"/>
    <w:rsid w:val="00B944B3"/>
    <w:rsid w:val="00B95D3F"/>
    <w:rsid w:val="00B96C8D"/>
    <w:rsid w:val="00B973F3"/>
    <w:rsid w:val="00BA088F"/>
    <w:rsid w:val="00BA32FF"/>
    <w:rsid w:val="00BA3536"/>
    <w:rsid w:val="00BA4DCC"/>
    <w:rsid w:val="00BA5C52"/>
    <w:rsid w:val="00BA6A7F"/>
    <w:rsid w:val="00BA7A39"/>
    <w:rsid w:val="00BB0F36"/>
    <w:rsid w:val="00BB13F4"/>
    <w:rsid w:val="00BB40DB"/>
    <w:rsid w:val="00BB603C"/>
    <w:rsid w:val="00BB6B9B"/>
    <w:rsid w:val="00BB7E90"/>
    <w:rsid w:val="00BC0174"/>
    <w:rsid w:val="00BC3E8E"/>
    <w:rsid w:val="00BC44A3"/>
    <w:rsid w:val="00BC506D"/>
    <w:rsid w:val="00BC5B5E"/>
    <w:rsid w:val="00BD05A9"/>
    <w:rsid w:val="00BD0603"/>
    <w:rsid w:val="00BD06DA"/>
    <w:rsid w:val="00BD1C8A"/>
    <w:rsid w:val="00BD1DEE"/>
    <w:rsid w:val="00BD3178"/>
    <w:rsid w:val="00BD4DEC"/>
    <w:rsid w:val="00BE2D3B"/>
    <w:rsid w:val="00BE2F2E"/>
    <w:rsid w:val="00BE3B31"/>
    <w:rsid w:val="00BE590A"/>
    <w:rsid w:val="00BF229D"/>
    <w:rsid w:val="00BF22D3"/>
    <w:rsid w:val="00BF2A79"/>
    <w:rsid w:val="00BF354A"/>
    <w:rsid w:val="00BF6694"/>
    <w:rsid w:val="00BF6B53"/>
    <w:rsid w:val="00BF7C1C"/>
    <w:rsid w:val="00C0404A"/>
    <w:rsid w:val="00C0486D"/>
    <w:rsid w:val="00C051A6"/>
    <w:rsid w:val="00C054AA"/>
    <w:rsid w:val="00C21923"/>
    <w:rsid w:val="00C2192E"/>
    <w:rsid w:val="00C21E20"/>
    <w:rsid w:val="00C22B2E"/>
    <w:rsid w:val="00C337DA"/>
    <w:rsid w:val="00C339E9"/>
    <w:rsid w:val="00C34634"/>
    <w:rsid w:val="00C3574A"/>
    <w:rsid w:val="00C371E8"/>
    <w:rsid w:val="00C37DE3"/>
    <w:rsid w:val="00C4024A"/>
    <w:rsid w:val="00C40A4C"/>
    <w:rsid w:val="00C423E9"/>
    <w:rsid w:val="00C43892"/>
    <w:rsid w:val="00C43DF2"/>
    <w:rsid w:val="00C44462"/>
    <w:rsid w:val="00C44960"/>
    <w:rsid w:val="00C46240"/>
    <w:rsid w:val="00C46981"/>
    <w:rsid w:val="00C515EB"/>
    <w:rsid w:val="00C56D36"/>
    <w:rsid w:val="00C57381"/>
    <w:rsid w:val="00C57730"/>
    <w:rsid w:val="00C61D69"/>
    <w:rsid w:val="00C62AF2"/>
    <w:rsid w:val="00C6389D"/>
    <w:rsid w:val="00C66532"/>
    <w:rsid w:val="00C66D1F"/>
    <w:rsid w:val="00C73FFD"/>
    <w:rsid w:val="00C740FC"/>
    <w:rsid w:val="00C74A57"/>
    <w:rsid w:val="00C74C75"/>
    <w:rsid w:val="00C80BDB"/>
    <w:rsid w:val="00C8210F"/>
    <w:rsid w:val="00C87F88"/>
    <w:rsid w:val="00C90E90"/>
    <w:rsid w:val="00C9142A"/>
    <w:rsid w:val="00C91DEF"/>
    <w:rsid w:val="00C92226"/>
    <w:rsid w:val="00C96B9A"/>
    <w:rsid w:val="00CA2B8D"/>
    <w:rsid w:val="00CA4FE2"/>
    <w:rsid w:val="00CA642B"/>
    <w:rsid w:val="00CA681F"/>
    <w:rsid w:val="00CB0CAB"/>
    <w:rsid w:val="00CB0EA3"/>
    <w:rsid w:val="00CB3BB0"/>
    <w:rsid w:val="00CB44FC"/>
    <w:rsid w:val="00CB4C95"/>
    <w:rsid w:val="00CB7E9E"/>
    <w:rsid w:val="00CC0C75"/>
    <w:rsid w:val="00CC18F3"/>
    <w:rsid w:val="00CC2209"/>
    <w:rsid w:val="00CC25A3"/>
    <w:rsid w:val="00CC42CE"/>
    <w:rsid w:val="00CC42E4"/>
    <w:rsid w:val="00CC4C1C"/>
    <w:rsid w:val="00CD1496"/>
    <w:rsid w:val="00CE0B52"/>
    <w:rsid w:val="00CE0EA1"/>
    <w:rsid w:val="00CE1AAB"/>
    <w:rsid w:val="00CE522D"/>
    <w:rsid w:val="00CE55B0"/>
    <w:rsid w:val="00CE5912"/>
    <w:rsid w:val="00CE5CD9"/>
    <w:rsid w:val="00CF13C2"/>
    <w:rsid w:val="00CF3878"/>
    <w:rsid w:val="00CF3983"/>
    <w:rsid w:val="00CF3CED"/>
    <w:rsid w:val="00CF41E6"/>
    <w:rsid w:val="00CF518A"/>
    <w:rsid w:val="00CF5700"/>
    <w:rsid w:val="00CF5A52"/>
    <w:rsid w:val="00D0464E"/>
    <w:rsid w:val="00D06A28"/>
    <w:rsid w:val="00D06EA8"/>
    <w:rsid w:val="00D07B33"/>
    <w:rsid w:val="00D16092"/>
    <w:rsid w:val="00D17A66"/>
    <w:rsid w:val="00D212D9"/>
    <w:rsid w:val="00D21884"/>
    <w:rsid w:val="00D2327A"/>
    <w:rsid w:val="00D24910"/>
    <w:rsid w:val="00D263AA"/>
    <w:rsid w:val="00D32214"/>
    <w:rsid w:val="00D438B9"/>
    <w:rsid w:val="00D444FF"/>
    <w:rsid w:val="00D452F9"/>
    <w:rsid w:val="00D4566D"/>
    <w:rsid w:val="00D45AD5"/>
    <w:rsid w:val="00D45C0C"/>
    <w:rsid w:val="00D50788"/>
    <w:rsid w:val="00D5358F"/>
    <w:rsid w:val="00D54D99"/>
    <w:rsid w:val="00D56349"/>
    <w:rsid w:val="00D61220"/>
    <w:rsid w:val="00D63EB2"/>
    <w:rsid w:val="00D66EA1"/>
    <w:rsid w:val="00D73684"/>
    <w:rsid w:val="00D73CDA"/>
    <w:rsid w:val="00D73CF2"/>
    <w:rsid w:val="00D7445A"/>
    <w:rsid w:val="00D75DCF"/>
    <w:rsid w:val="00D76F6F"/>
    <w:rsid w:val="00D804CF"/>
    <w:rsid w:val="00D81CE3"/>
    <w:rsid w:val="00D82772"/>
    <w:rsid w:val="00D8300A"/>
    <w:rsid w:val="00D85833"/>
    <w:rsid w:val="00D872BB"/>
    <w:rsid w:val="00D87D1A"/>
    <w:rsid w:val="00D90034"/>
    <w:rsid w:val="00D9100F"/>
    <w:rsid w:val="00D927BF"/>
    <w:rsid w:val="00D92F27"/>
    <w:rsid w:val="00D9541F"/>
    <w:rsid w:val="00D97AED"/>
    <w:rsid w:val="00DA1C17"/>
    <w:rsid w:val="00DA42D5"/>
    <w:rsid w:val="00DA4D36"/>
    <w:rsid w:val="00DA6CBB"/>
    <w:rsid w:val="00DB1465"/>
    <w:rsid w:val="00DB2469"/>
    <w:rsid w:val="00DB26DC"/>
    <w:rsid w:val="00DB4251"/>
    <w:rsid w:val="00DB5411"/>
    <w:rsid w:val="00DB5908"/>
    <w:rsid w:val="00DB5E4C"/>
    <w:rsid w:val="00DB6EE7"/>
    <w:rsid w:val="00DB796F"/>
    <w:rsid w:val="00DC0062"/>
    <w:rsid w:val="00DC051B"/>
    <w:rsid w:val="00DC331C"/>
    <w:rsid w:val="00DC355E"/>
    <w:rsid w:val="00DC429C"/>
    <w:rsid w:val="00DC5D32"/>
    <w:rsid w:val="00DC5D4A"/>
    <w:rsid w:val="00DC6096"/>
    <w:rsid w:val="00DC7429"/>
    <w:rsid w:val="00DC7FB2"/>
    <w:rsid w:val="00DD0A57"/>
    <w:rsid w:val="00DD15A3"/>
    <w:rsid w:val="00DD3AAE"/>
    <w:rsid w:val="00DD3F70"/>
    <w:rsid w:val="00DD750F"/>
    <w:rsid w:val="00DD7E8A"/>
    <w:rsid w:val="00DE116B"/>
    <w:rsid w:val="00DE3694"/>
    <w:rsid w:val="00DE414E"/>
    <w:rsid w:val="00DE4A5E"/>
    <w:rsid w:val="00DE7134"/>
    <w:rsid w:val="00DE7377"/>
    <w:rsid w:val="00DE7FF0"/>
    <w:rsid w:val="00DF21CB"/>
    <w:rsid w:val="00DF2E2B"/>
    <w:rsid w:val="00DF4477"/>
    <w:rsid w:val="00E0183F"/>
    <w:rsid w:val="00E04DAA"/>
    <w:rsid w:val="00E05A3A"/>
    <w:rsid w:val="00E10F9C"/>
    <w:rsid w:val="00E112E0"/>
    <w:rsid w:val="00E124EF"/>
    <w:rsid w:val="00E15AC8"/>
    <w:rsid w:val="00E16697"/>
    <w:rsid w:val="00E211C2"/>
    <w:rsid w:val="00E21316"/>
    <w:rsid w:val="00E218EF"/>
    <w:rsid w:val="00E21D2E"/>
    <w:rsid w:val="00E225CF"/>
    <w:rsid w:val="00E23228"/>
    <w:rsid w:val="00E2388A"/>
    <w:rsid w:val="00E23F69"/>
    <w:rsid w:val="00E2405E"/>
    <w:rsid w:val="00E258AC"/>
    <w:rsid w:val="00E25C84"/>
    <w:rsid w:val="00E30A54"/>
    <w:rsid w:val="00E32B8B"/>
    <w:rsid w:val="00E33FD4"/>
    <w:rsid w:val="00E40644"/>
    <w:rsid w:val="00E408B3"/>
    <w:rsid w:val="00E40F3E"/>
    <w:rsid w:val="00E459B1"/>
    <w:rsid w:val="00E4762A"/>
    <w:rsid w:val="00E47C91"/>
    <w:rsid w:val="00E47D69"/>
    <w:rsid w:val="00E5065F"/>
    <w:rsid w:val="00E52D06"/>
    <w:rsid w:val="00E536E1"/>
    <w:rsid w:val="00E53AF3"/>
    <w:rsid w:val="00E54A47"/>
    <w:rsid w:val="00E60D88"/>
    <w:rsid w:val="00E625C3"/>
    <w:rsid w:val="00E64D35"/>
    <w:rsid w:val="00E65048"/>
    <w:rsid w:val="00E765A5"/>
    <w:rsid w:val="00E77F54"/>
    <w:rsid w:val="00E83EEE"/>
    <w:rsid w:val="00E85380"/>
    <w:rsid w:val="00E86A98"/>
    <w:rsid w:val="00E9269E"/>
    <w:rsid w:val="00E92C28"/>
    <w:rsid w:val="00E92CDB"/>
    <w:rsid w:val="00E948CE"/>
    <w:rsid w:val="00E957E5"/>
    <w:rsid w:val="00E96E8B"/>
    <w:rsid w:val="00EA1851"/>
    <w:rsid w:val="00EA1C38"/>
    <w:rsid w:val="00EA2A8C"/>
    <w:rsid w:val="00EA31F1"/>
    <w:rsid w:val="00EA373E"/>
    <w:rsid w:val="00EA3BF8"/>
    <w:rsid w:val="00EA4FAE"/>
    <w:rsid w:val="00EB1D2C"/>
    <w:rsid w:val="00EB59F2"/>
    <w:rsid w:val="00EC127C"/>
    <w:rsid w:val="00EC1675"/>
    <w:rsid w:val="00EC274D"/>
    <w:rsid w:val="00ED1BB8"/>
    <w:rsid w:val="00ED1FB7"/>
    <w:rsid w:val="00ED3EF6"/>
    <w:rsid w:val="00ED72BB"/>
    <w:rsid w:val="00EE1E46"/>
    <w:rsid w:val="00EE40E2"/>
    <w:rsid w:val="00EE621B"/>
    <w:rsid w:val="00EF076A"/>
    <w:rsid w:val="00EF27CB"/>
    <w:rsid w:val="00EF34DD"/>
    <w:rsid w:val="00EF5E9A"/>
    <w:rsid w:val="00EF69F4"/>
    <w:rsid w:val="00F00F82"/>
    <w:rsid w:val="00F01D6D"/>
    <w:rsid w:val="00F03D1B"/>
    <w:rsid w:val="00F04B60"/>
    <w:rsid w:val="00F04F9D"/>
    <w:rsid w:val="00F06C98"/>
    <w:rsid w:val="00F111F3"/>
    <w:rsid w:val="00F11410"/>
    <w:rsid w:val="00F12B10"/>
    <w:rsid w:val="00F13400"/>
    <w:rsid w:val="00F13578"/>
    <w:rsid w:val="00F153E0"/>
    <w:rsid w:val="00F166EB"/>
    <w:rsid w:val="00F17388"/>
    <w:rsid w:val="00F179FF"/>
    <w:rsid w:val="00F17D20"/>
    <w:rsid w:val="00F20137"/>
    <w:rsid w:val="00F213ED"/>
    <w:rsid w:val="00F21FF4"/>
    <w:rsid w:val="00F2423C"/>
    <w:rsid w:val="00F2736C"/>
    <w:rsid w:val="00F277AE"/>
    <w:rsid w:val="00F309D0"/>
    <w:rsid w:val="00F319A3"/>
    <w:rsid w:val="00F33A06"/>
    <w:rsid w:val="00F341CF"/>
    <w:rsid w:val="00F40287"/>
    <w:rsid w:val="00F42DBE"/>
    <w:rsid w:val="00F46144"/>
    <w:rsid w:val="00F46A71"/>
    <w:rsid w:val="00F47A21"/>
    <w:rsid w:val="00F5112D"/>
    <w:rsid w:val="00F533DE"/>
    <w:rsid w:val="00F54775"/>
    <w:rsid w:val="00F556DC"/>
    <w:rsid w:val="00F572C7"/>
    <w:rsid w:val="00F57B12"/>
    <w:rsid w:val="00F61DD7"/>
    <w:rsid w:val="00F64C3E"/>
    <w:rsid w:val="00F6626E"/>
    <w:rsid w:val="00F67373"/>
    <w:rsid w:val="00F67E1D"/>
    <w:rsid w:val="00F70CBD"/>
    <w:rsid w:val="00F779D8"/>
    <w:rsid w:val="00F85F27"/>
    <w:rsid w:val="00F93904"/>
    <w:rsid w:val="00F95D43"/>
    <w:rsid w:val="00F97F18"/>
    <w:rsid w:val="00FA1906"/>
    <w:rsid w:val="00FA2FD6"/>
    <w:rsid w:val="00FA554B"/>
    <w:rsid w:val="00FA68CE"/>
    <w:rsid w:val="00FB1AEC"/>
    <w:rsid w:val="00FB3313"/>
    <w:rsid w:val="00FB60AB"/>
    <w:rsid w:val="00FB639C"/>
    <w:rsid w:val="00FB6595"/>
    <w:rsid w:val="00FB6CC8"/>
    <w:rsid w:val="00FB7978"/>
    <w:rsid w:val="00FC11E4"/>
    <w:rsid w:val="00FC338C"/>
    <w:rsid w:val="00FC39AC"/>
    <w:rsid w:val="00FC441E"/>
    <w:rsid w:val="00FD0327"/>
    <w:rsid w:val="00FD11E1"/>
    <w:rsid w:val="00FD1BEB"/>
    <w:rsid w:val="00FD2A08"/>
    <w:rsid w:val="00FD5924"/>
    <w:rsid w:val="00FE006E"/>
    <w:rsid w:val="00FE1DF2"/>
    <w:rsid w:val="00FE3557"/>
    <w:rsid w:val="00FE3ED6"/>
    <w:rsid w:val="00FE5206"/>
    <w:rsid w:val="00FF394B"/>
    <w:rsid w:val="00FF5780"/>
    <w:rsid w:val="00FF6D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5:docId w15:val="{DE341FCC-3875-4410-8C8A-3E03E8C4F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0890"/>
  </w:style>
  <w:style w:type="paragraph" w:styleId="Heading1">
    <w:name w:val="heading 1"/>
    <w:basedOn w:val="Normal"/>
    <w:next w:val="Normal"/>
    <w:link w:val="Heading1Char"/>
    <w:uiPriority w:val="9"/>
    <w:qFormat/>
    <w:rsid w:val="00350DA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A4D3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17AA5"/>
    <w:pPr>
      <w:spacing w:after="0" w:line="480" w:lineRule="auto"/>
      <w:outlineLvl w:val="2"/>
    </w:pPr>
    <w:rPr>
      <w:rFonts w:ascii="Times New Roman" w:hAnsi="Times New Roman" w:cs="Times New Roman"/>
      <w:b/>
      <w:kern w:val="0"/>
      <w:sz w:val="24"/>
      <w:lang w:val="en-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0DA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A4D3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17AA5"/>
    <w:rPr>
      <w:rFonts w:ascii="Times New Roman" w:hAnsi="Times New Roman" w:cs="Times New Roman"/>
      <w:b/>
      <w:kern w:val="0"/>
      <w:sz w:val="24"/>
      <w:lang w:val="en-ID"/>
      <w14:ligatures w14:val="none"/>
    </w:rPr>
  </w:style>
  <w:style w:type="paragraph" w:styleId="ListParagraph">
    <w:name w:val="List Paragraph"/>
    <w:basedOn w:val="Normal"/>
    <w:uiPriority w:val="34"/>
    <w:qFormat/>
    <w:rsid w:val="00C61D69"/>
    <w:pPr>
      <w:ind w:left="720"/>
      <w:contextualSpacing/>
    </w:pPr>
  </w:style>
  <w:style w:type="paragraph" w:styleId="BalloonText">
    <w:name w:val="Balloon Text"/>
    <w:basedOn w:val="Normal"/>
    <w:link w:val="BalloonTextChar"/>
    <w:uiPriority w:val="99"/>
    <w:semiHidden/>
    <w:unhideWhenUsed/>
    <w:rsid w:val="00216A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6AEF"/>
    <w:rPr>
      <w:rFonts w:ascii="Tahoma" w:hAnsi="Tahoma" w:cs="Tahoma"/>
      <w:sz w:val="16"/>
      <w:szCs w:val="16"/>
    </w:rPr>
  </w:style>
  <w:style w:type="table" w:styleId="TableGrid">
    <w:name w:val="Table Grid"/>
    <w:basedOn w:val="TableNormal"/>
    <w:uiPriority w:val="59"/>
    <w:rsid w:val="007F7C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C3F6D"/>
    <w:rPr>
      <w:color w:val="808080"/>
    </w:rPr>
  </w:style>
  <w:style w:type="paragraph" w:styleId="Header">
    <w:name w:val="header"/>
    <w:basedOn w:val="Normal"/>
    <w:link w:val="HeaderChar"/>
    <w:uiPriority w:val="99"/>
    <w:unhideWhenUsed/>
    <w:rsid w:val="00A815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1516"/>
  </w:style>
  <w:style w:type="paragraph" w:styleId="Footer">
    <w:name w:val="footer"/>
    <w:basedOn w:val="Normal"/>
    <w:link w:val="FooterChar"/>
    <w:uiPriority w:val="99"/>
    <w:unhideWhenUsed/>
    <w:rsid w:val="00A815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1516"/>
  </w:style>
  <w:style w:type="paragraph" w:styleId="Caption">
    <w:name w:val="caption"/>
    <w:basedOn w:val="Normal"/>
    <w:next w:val="Normal"/>
    <w:uiPriority w:val="35"/>
    <w:unhideWhenUsed/>
    <w:qFormat/>
    <w:rsid w:val="00717AA5"/>
    <w:pPr>
      <w:spacing w:line="240" w:lineRule="auto"/>
    </w:pPr>
    <w:rPr>
      <w:b/>
      <w:bCs/>
      <w:color w:val="4F81BD" w:themeColor="accent1"/>
      <w:kern w:val="0"/>
      <w:sz w:val="18"/>
      <w:szCs w:val="18"/>
      <w:lang w:val="en-ID"/>
      <w14:ligatures w14:val="none"/>
    </w:rPr>
  </w:style>
  <w:style w:type="paragraph" w:styleId="NormalWeb">
    <w:name w:val="Normal (Web)"/>
    <w:basedOn w:val="Normal"/>
    <w:uiPriority w:val="99"/>
    <w:unhideWhenUsed/>
    <w:rsid w:val="00003CF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Emphasis">
    <w:name w:val="Emphasis"/>
    <w:basedOn w:val="DefaultParagraphFont"/>
    <w:uiPriority w:val="20"/>
    <w:qFormat/>
    <w:rsid w:val="00C4024A"/>
    <w:rPr>
      <w:i/>
      <w:iCs/>
    </w:rPr>
  </w:style>
  <w:style w:type="character" w:styleId="Strong">
    <w:name w:val="Strong"/>
    <w:basedOn w:val="DefaultParagraphFont"/>
    <w:uiPriority w:val="22"/>
    <w:qFormat/>
    <w:rsid w:val="00C4024A"/>
    <w:rPr>
      <w:b/>
      <w:bCs/>
    </w:rPr>
  </w:style>
  <w:style w:type="paragraph" w:styleId="TOCHeading">
    <w:name w:val="TOC Heading"/>
    <w:basedOn w:val="Heading1"/>
    <w:next w:val="Normal"/>
    <w:uiPriority w:val="39"/>
    <w:semiHidden/>
    <w:unhideWhenUsed/>
    <w:qFormat/>
    <w:rsid w:val="009A29A9"/>
    <w:pPr>
      <w:outlineLvl w:val="9"/>
    </w:pPr>
    <w:rPr>
      <w:kern w:val="0"/>
      <w:lang w:eastAsia="ja-JP"/>
      <w14:ligatures w14:val="none"/>
    </w:rPr>
  </w:style>
  <w:style w:type="paragraph" w:styleId="TOC1">
    <w:name w:val="toc 1"/>
    <w:basedOn w:val="Normal"/>
    <w:next w:val="Normal"/>
    <w:autoRedefine/>
    <w:uiPriority w:val="39"/>
    <w:unhideWhenUsed/>
    <w:rsid w:val="003D0507"/>
    <w:pPr>
      <w:tabs>
        <w:tab w:val="right" w:leader="dot" w:pos="7928"/>
      </w:tabs>
      <w:spacing w:after="0" w:line="360" w:lineRule="auto"/>
      <w:ind w:left="1134" w:hanging="1134"/>
    </w:pPr>
    <w:rPr>
      <w:rFonts w:ascii="Times New Roman" w:hAnsi="Times New Roman" w:cs="Times New Roman"/>
      <w:b/>
      <w:noProof/>
      <w:color w:val="0D0D0D" w:themeColor="text1" w:themeTint="F2"/>
      <w:sz w:val="24"/>
      <w:szCs w:val="24"/>
      <w:lang w:val="id-ID"/>
    </w:rPr>
  </w:style>
  <w:style w:type="paragraph" w:styleId="TOC2">
    <w:name w:val="toc 2"/>
    <w:basedOn w:val="Normal"/>
    <w:next w:val="Normal"/>
    <w:autoRedefine/>
    <w:uiPriority w:val="39"/>
    <w:unhideWhenUsed/>
    <w:rsid w:val="009A29A9"/>
    <w:pPr>
      <w:spacing w:after="100"/>
      <w:ind w:left="220"/>
    </w:pPr>
  </w:style>
  <w:style w:type="paragraph" w:styleId="TOC3">
    <w:name w:val="toc 3"/>
    <w:basedOn w:val="Normal"/>
    <w:next w:val="Normal"/>
    <w:autoRedefine/>
    <w:uiPriority w:val="39"/>
    <w:unhideWhenUsed/>
    <w:rsid w:val="009A29A9"/>
    <w:pPr>
      <w:spacing w:after="100"/>
      <w:ind w:left="440"/>
    </w:pPr>
  </w:style>
  <w:style w:type="character" w:styleId="Hyperlink">
    <w:name w:val="Hyperlink"/>
    <w:basedOn w:val="DefaultParagraphFont"/>
    <w:uiPriority w:val="99"/>
    <w:unhideWhenUsed/>
    <w:rsid w:val="009A29A9"/>
    <w:rPr>
      <w:color w:val="0000FF" w:themeColor="hyperlink"/>
      <w:u w:val="single"/>
    </w:rPr>
  </w:style>
  <w:style w:type="paragraph" w:styleId="TableofFigures">
    <w:name w:val="table of figures"/>
    <w:basedOn w:val="Normal"/>
    <w:next w:val="Normal"/>
    <w:uiPriority w:val="99"/>
    <w:unhideWhenUsed/>
    <w:rsid w:val="00931A12"/>
    <w:pPr>
      <w:spacing w:after="0"/>
    </w:pPr>
  </w:style>
  <w:style w:type="character" w:customStyle="1" w:styleId="sr-only">
    <w:name w:val="sr-only"/>
    <w:basedOn w:val="DefaultParagraphFont"/>
    <w:rsid w:val="001B4E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34985">
      <w:bodyDiv w:val="1"/>
      <w:marLeft w:val="0"/>
      <w:marRight w:val="0"/>
      <w:marTop w:val="0"/>
      <w:marBottom w:val="0"/>
      <w:divBdr>
        <w:top w:val="none" w:sz="0" w:space="0" w:color="auto"/>
        <w:left w:val="none" w:sz="0" w:space="0" w:color="auto"/>
        <w:bottom w:val="none" w:sz="0" w:space="0" w:color="auto"/>
        <w:right w:val="none" w:sz="0" w:space="0" w:color="auto"/>
      </w:divBdr>
    </w:div>
    <w:div w:id="32389614">
      <w:bodyDiv w:val="1"/>
      <w:marLeft w:val="0"/>
      <w:marRight w:val="0"/>
      <w:marTop w:val="0"/>
      <w:marBottom w:val="0"/>
      <w:divBdr>
        <w:top w:val="none" w:sz="0" w:space="0" w:color="auto"/>
        <w:left w:val="none" w:sz="0" w:space="0" w:color="auto"/>
        <w:bottom w:val="none" w:sz="0" w:space="0" w:color="auto"/>
        <w:right w:val="none" w:sz="0" w:space="0" w:color="auto"/>
      </w:divBdr>
    </w:div>
    <w:div w:id="38239040">
      <w:bodyDiv w:val="1"/>
      <w:marLeft w:val="0"/>
      <w:marRight w:val="0"/>
      <w:marTop w:val="0"/>
      <w:marBottom w:val="0"/>
      <w:divBdr>
        <w:top w:val="none" w:sz="0" w:space="0" w:color="auto"/>
        <w:left w:val="none" w:sz="0" w:space="0" w:color="auto"/>
        <w:bottom w:val="none" w:sz="0" w:space="0" w:color="auto"/>
        <w:right w:val="none" w:sz="0" w:space="0" w:color="auto"/>
      </w:divBdr>
    </w:div>
    <w:div w:id="76053745">
      <w:bodyDiv w:val="1"/>
      <w:marLeft w:val="0"/>
      <w:marRight w:val="0"/>
      <w:marTop w:val="0"/>
      <w:marBottom w:val="0"/>
      <w:divBdr>
        <w:top w:val="none" w:sz="0" w:space="0" w:color="auto"/>
        <w:left w:val="none" w:sz="0" w:space="0" w:color="auto"/>
        <w:bottom w:val="none" w:sz="0" w:space="0" w:color="auto"/>
        <w:right w:val="none" w:sz="0" w:space="0" w:color="auto"/>
      </w:divBdr>
    </w:div>
    <w:div w:id="102579639">
      <w:bodyDiv w:val="1"/>
      <w:marLeft w:val="0"/>
      <w:marRight w:val="0"/>
      <w:marTop w:val="0"/>
      <w:marBottom w:val="0"/>
      <w:divBdr>
        <w:top w:val="none" w:sz="0" w:space="0" w:color="auto"/>
        <w:left w:val="none" w:sz="0" w:space="0" w:color="auto"/>
        <w:bottom w:val="none" w:sz="0" w:space="0" w:color="auto"/>
        <w:right w:val="none" w:sz="0" w:space="0" w:color="auto"/>
      </w:divBdr>
    </w:div>
    <w:div w:id="114492285">
      <w:bodyDiv w:val="1"/>
      <w:marLeft w:val="0"/>
      <w:marRight w:val="0"/>
      <w:marTop w:val="0"/>
      <w:marBottom w:val="0"/>
      <w:divBdr>
        <w:top w:val="none" w:sz="0" w:space="0" w:color="auto"/>
        <w:left w:val="none" w:sz="0" w:space="0" w:color="auto"/>
        <w:bottom w:val="none" w:sz="0" w:space="0" w:color="auto"/>
        <w:right w:val="none" w:sz="0" w:space="0" w:color="auto"/>
      </w:divBdr>
    </w:div>
    <w:div w:id="252907159">
      <w:bodyDiv w:val="1"/>
      <w:marLeft w:val="0"/>
      <w:marRight w:val="0"/>
      <w:marTop w:val="0"/>
      <w:marBottom w:val="0"/>
      <w:divBdr>
        <w:top w:val="none" w:sz="0" w:space="0" w:color="auto"/>
        <w:left w:val="none" w:sz="0" w:space="0" w:color="auto"/>
        <w:bottom w:val="none" w:sz="0" w:space="0" w:color="auto"/>
        <w:right w:val="none" w:sz="0" w:space="0" w:color="auto"/>
      </w:divBdr>
    </w:div>
    <w:div w:id="275723325">
      <w:bodyDiv w:val="1"/>
      <w:marLeft w:val="0"/>
      <w:marRight w:val="0"/>
      <w:marTop w:val="0"/>
      <w:marBottom w:val="0"/>
      <w:divBdr>
        <w:top w:val="none" w:sz="0" w:space="0" w:color="auto"/>
        <w:left w:val="none" w:sz="0" w:space="0" w:color="auto"/>
        <w:bottom w:val="none" w:sz="0" w:space="0" w:color="auto"/>
        <w:right w:val="none" w:sz="0" w:space="0" w:color="auto"/>
      </w:divBdr>
    </w:div>
    <w:div w:id="375013856">
      <w:bodyDiv w:val="1"/>
      <w:marLeft w:val="0"/>
      <w:marRight w:val="0"/>
      <w:marTop w:val="0"/>
      <w:marBottom w:val="0"/>
      <w:divBdr>
        <w:top w:val="none" w:sz="0" w:space="0" w:color="auto"/>
        <w:left w:val="none" w:sz="0" w:space="0" w:color="auto"/>
        <w:bottom w:val="none" w:sz="0" w:space="0" w:color="auto"/>
        <w:right w:val="none" w:sz="0" w:space="0" w:color="auto"/>
      </w:divBdr>
    </w:div>
    <w:div w:id="438717843">
      <w:bodyDiv w:val="1"/>
      <w:marLeft w:val="0"/>
      <w:marRight w:val="0"/>
      <w:marTop w:val="0"/>
      <w:marBottom w:val="0"/>
      <w:divBdr>
        <w:top w:val="none" w:sz="0" w:space="0" w:color="auto"/>
        <w:left w:val="none" w:sz="0" w:space="0" w:color="auto"/>
        <w:bottom w:val="none" w:sz="0" w:space="0" w:color="auto"/>
        <w:right w:val="none" w:sz="0" w:space="0" w:color="auto"/>
      </w:divBdr>
    </w:div>
    <w:div w:id="723987463">
      <w:bodyDiv w:val="1"/>
      <w:marLeft w:val="0"/>
      <w:marRight w:val="0"/>
      <w:marTop w:val="0"/>
      <w:marBottom w:val="0"/>
      <w:divBdr>
        <w:top w:val="none" w:sz="0" w:space="0" w:color="auto"/>
        <w:left w:val="none" w:sz="0" w:space="0" w:color="auto"/>
        <w:bottom w:val="none" w:sz="0" w:space="0" w:color="auto"/>
        <w:right w:val="none" w:sz="0" w:space="0" w:color="auto"/>
      </w:divBdr>
    </w:div>
    <w:div w:id="896626110">
      <w:bodyDiv w:val="1"/>
      <w:marLeft w:val="0"/>
      <w:marRight w:val="0"/>
      <w:marTop w:val="0"/>
      <w:marBottom w:val="0"/>
      <w:divBdr>
        <w:top w:val="none" w:sz="0" w:space="0" w:color="auto"/>
        <w:left w:val="none" w:sz="0" w:space="0" w:color="auto"/>
        <w:bottom w:val="none" w:sz="0" w:space="0" w:color="auto"/>
        <w:right w:val="none" w:sz="0" w:space="0" w:color="auto"/>
      </w:divBdr>
    </w:div>
    <w:div w:id="964386740">
      <w:bodyDiv w:val="1"/>
      <w:marLeft w:val="0"/>
      <w:marRight w:val="0"/>
      <w:marTop w:val="0"/>
      <w:marBottom w:val="0"/>
      <w:divBdr>
        <w:top w:val="none" w:sz="0" w:space="0" w:color="auto"/>
        <w:left w:val="none" w:sz="0" w:space="0" w:color="auto"/>
        <w:bottom w:val="none" w:sz="0" w:space="0" w:color="auto"/>
        <w:right w:val="none" w:sz="0" w:space="0" w:color="auto"/>
      </w:divBdr>
    </w:div>
    <w:div w:id="1016033397">
      <w:bodyDiv w:val="1"/>
      <w:marLeft w:val="0"/>
      <w:marRight w:val="0"/>
      <w:marTop w:val="0"/>
      <w:marBottom w:val="0"/>
      <w:divBdr>
        <w:top w:val="none" w:sz="0" w:space="0" w:color="auto"/>
        <w:left w:val="none" w:sz="0" w:space="0" w:color="auto"/>
        <w:bottom w:val="none" w:sz="0" w:space="0" w:color="auto"/>
        <w:right w:val="none" w:sz="0" w:space="0" w:color="auto"/>
      </w:divBdr>
    </w:div>
    <w:div w:id="1137380108">
      <w:bodyDiv w:val="1"/>
      <w:marLeft w:val="0"/>
      <w:marRight w:val="0"/>
      <w:marTop w:val="0"/>
      <w:marBottom w:val="0"/>
      <w:divBdr>
        <w:top w:val="none" w:sz="0" w:space="0" w:color="auto"/>
        <w:left w:val="none" w:sz="0" w:space="0" w:color="auto"/>
        <w:bottom w:val="none" w:sz="0" w:space="0" w:color="auto"/>
        <w:right w:val="none" w:sz="0" w:space="0" w:color="auto"/>
      </w:divBdr>
    </w:div>
    <w:div w:id="1143425183">
      <w:bodyDiv w:val="1"/>
      <w:marLeft w:val="0"/>
      <w:marRight w:val="0"/>
      <w:marTop w:val="0"/>
      <w:marBottom w:val="0"/>
      <w:divBdr>
        <w:top w:val="none" w:sz="0" w:space="0" w:color="auto"/>
        <w:left w:val="none" w:sz="0" w:space="0" w:color="auto"/>
        <w:bottom w:val="none" w:sz="0" w:space="0" w:color="auto"/>
        <w:right w:val="none" w:sz="0" w:space="0" w:color="auto"/>
      </w:divBdr>
    </w:div>
    <w:div w:id="1153182206">
      <w:bodyDiv w:val="1"/>
      <w:marLeft w:val="0"/>
      <w:marRight w:val="0"/>
      <w:marTop w:val="0"/>
      <w:marBottom w:val="0"/>
      <w:divBdr>
        <w:top w:val="none" w:sz="0" w:space="0" w:color="auto"/>
        <w:left w:val="none" w:sz="0" w:space="0" w:color="auto"/>
        <w:bottom w:val="none" w:sz="0" w:space="0" w:color="auto"/>
        <w:right w:val="none" w:sz="0" w:space="0" w:color="auto"/>
      </w:divBdr>
    </w:div>
    <w:div w:id="1217354856">
      <w:bodyDiv w:val="1"/>
      <w:marLeft w:val="0"/>
      <w:marRight w:val="0"/>
      <w:marTop w:val="0"/>
      <w:marBottom w:val="0"/>
      <w:divBdr>
        <w:top w:val="none" w:sz="0" w:space="0" w:color="auto"/>
        <w:left w:val="none" w:sz="0" w:space="0" w:color="auto"/>
        <w:bottom w:val="none" w:sz="0" w:space="0" w:color="auto"/>
        <w:right w:val="none" w:sz="0" w:space="0" w:color="auto"/>
      </w:divBdr>
    </w:div>
    <w:div w:id="1294869445">
      <w:bodyDiv w:val="1"/>
      <w:marLeft w:val="0"/>
      <w:marRight w:val="0"/>
      <w:marTop w:val="0"/>
      <w:marBottom w:val="0"/>
      <w:divBdr>
        <w:top w:val="none" w:sz="0" w:space="0" w:color="auto"/>
        <w:left w:val="none" w:sz="0" w:space="0" w:color="auto"/>
        <w:bottom w:val="none" w:sz="0" w:space="0" w:color="auto"/>
        <w:right w:val="none" w:sz="0" w:space="0" w:color="auto"/>
      </w:divBdr>
    </w:div>
    <w:div w:id="1300382165">
      <w:bodyDiv w:val="1"/>
      <w:marLeft w:val="0"/>
      <w:marRight w:val="0"/>
      <w:marTop w:val="0"/>
      <w:marBottom w:val="0"/>
      <w:divBdr>
        <w:top w:val="none" w:sz="0" w:space="0" w:color="auto"/>
        <w:left w:val="none" w:sz="0" w:space="0" w:color="auto"/>
        <w:bottom w:val="none" w:sz="0" w:space="0" w:color="auto"/>
        <w:right w:val="none" w:sz="0" w:space="0" w:color="auto"/>
      </w:divBdr>
    </w:div>
    <w:div w:id="1357346982">
      <w:bodyDiv w:val="1"/>
      <w:marLeft w:val="0"/>
      <w:marRight w:val="0"/>
      <w:marTop w:val="0"/>
      <w:marBottom w:val="0"/>
      <w:divBdr>
        <w:top w:val="none" w:sz="0" w:space="0" w:color="auto"/>
        <w:left w:val="none" w:sz="0" w:space="0" w:color="auto"/>
        <w:bottom w:val="none" w:sz="0" w:space="0" w:color="auto"/>
        <w:right w:val="none" w:sz="0" w:space="0" w:color="auto"/>
      </w:divBdr>
    </w:div>
    <w:div w:id="1441951812">
      <w:bodyDiv w:val="1"/>
      <w:marLeft w:val="0"/>
      <w:marRight w:val="0"/>
      <w:marTop w:val="0"/>
      <w:marBottom w:val="0"/>
      <w:divBdr>
        <w:top w:val="none" w:sz="0" w:space="0" w:color="auto"/>
        <w:left w:val="none" w:sz="0" w:space="0" w:color="auto"/>
        <w:bottom w:val="none" w:sz="0" w:space="0" w:color="auto"/>
        <w:right w:val="none" w:sz="0" w:space="0" w:color="auto"/>
      </w:divBdr>
    </w:div>
    <w:div w:id="1452359435">
      <w:bodyDiv w:val="1"/>
      <w:marLeft w:val="0"/>
      <w:marRight w:val="0"/>
      <w:marTop w:val="0"/>
      <w:marBottom w:val="0"/>
      <w:divBdr>
        <w:top w:val="none" w:sz="0" w:space="0" w:color="auto"/>
        <w:left w:val="none" w:sz="0" w:space="0" w:color="auto"/>
        <w:bottom w:val="none" w:sz="0" w:space="0" w:color="auto"/>
        <w:right w:val="none" w:sz="0" w:space="0" w:color="auto"/>
      </w:divBdr>
    </w:div>
    <w:div w:id="1469394912">
      <w:bodyDiv w:val="1"/>
      <w:marLeft w:val="0"/>
      <w:marRight w:val="0"/>
      <w:marTop w:val="0"/>
      <w:marBottom w:val="0"/>
      <w:divBdr>
        <w:top w:val="none" w:sz="0" w:space="0" w:color="auto"/>
        <w:left w:val="none" w:sz="0" w:space="0" w:color="auto"/>
        <w:bottom w:val="none" w:sz="0" w:space="0" w:color="auto"/>
        <w:right w:val="none" w:sz="0" w:space="0" w:color="auto"/>
      </w:divBdr>
    </w:div>
    <w:div w:id="1494642046">
      <w:bodyDiv w:val="1"/>
      <w:marLeft w:val="0"/>
      <w:marRight w:val="0"/>
      <w:marTop w:val="0"/>
      <w:marBottom w:val="0"/>
      <w:divBdr>
        <w:top w:val="none" w:sz="0" w:space="0" w:color="auto"/>
        <w:left w:val="none" w:sz="0" w:space="0" w:color="auto"/>
        <w:bottom w:val="none" w:sz="0" w:space="0" w:color="auto"/>
        <w:right w:val="none" w:sz="0" w:space="0" w:color="auto"/>
      </w:divBdr>
    </w:div>
    <w:div w:id="1506898319">
      <w:bodyDiv w:val="1"/>
      <w:marLeft w:val="0"/>
      <w:marRight w:val="0"/>
      <w:marTop w:val="0"/>
      <w:marBottom w:val="0"/>
      <w:divBdr>
        <w:top w:val="none" w:sz="0" w:space="0" w:color="auto"/>
        <w:left w:val="none" w:sz="0" w:space="0" w:color="auto"/>
        <w:bottom w:val="none" w:sz="0" w:space="0" w:color="auto"/>
        <w:right w:val="none" w:sz="0" w:space="0" w:color="auto"/>
      </w:divBdr>
    </w:div>
    <w:div w:id="1539465968">
      <w:bodyDiv w:val="1"/>
      <w:marLeft w:val="0"/>
      <w:marRight w:val="0"/>
      <w:marTop w:val="0"/>
      <w:marBottom w:val="0"/>
      <w:divBdr>
        <w:top w:val="none" w:sz="0" w:space="0" w:color="auto"/>
        <w:left w:val="none" w:sz="0" w:space="0" w:color="auto"/>
        <w:bottom w:val="none" w:sz="0" w:space="0" w:color="auto"/>
        <w:right w:val="none" w:sz="0" w:space="0" w:color="auto"/>
      </w:divBdr>
    </w:div>
    <w:div w:id="1545101542">
      <w:bodyDiv w:val="1"/>
      <w:marLeft w:val="0"/>
      <w:marRight w:val="0"/>
      <w:marTop w:val="0"/>
      <w:marBottom w:val="0"/>
      <w:divBdr>
        <w:top w:val="none" w:sz="0" w:space="0" w:color="auto"/>
        <w:left w:val="none" w:sz="0" w:space="0" w:color="auto"/>
        <w:bottom w:val="none" w:sz="0" w:space="0" w:color="auto"/>
        <w:right w:val="none" w:sz="0" w:space="0" w:color="auto"/>
      </w:divBdr>
      <w:divsChild>
        <w:div w:id="1410887423">
          <w:marLeft w:val="0"/>
          <w:marRight w:val="0"/>
          <w:marTop w:val="0"/>
          <w:marBottom w:val="0"/>
          <w:divBdr>
            <w:top w:val="none" w:sz="0" w:space="0" w:color="auto"/>
            <w:left w:val="none" w:sz="0" w:space="0" w:color="auto"/>
            <w:bottom w:val="none" w:sz="0" w:space="0" w:color="auto"/>
            <w:right w:val="none" w:sz="0" w:space="0" w:color="auto"/>
          </w:divBdr>
          <w:divsChild>
            <w:div w:id="51731838">
              <w:marLeft w:val="0"/>
              <w:marRight w:val="0"/>
              <w:marTop w:val="0"/>
              <w:marBottom w:val="0"/>
              <w:divBdr>
                <w:top w:val="none" w:sz="0" w:space="0" w:color="auto"/>
                <w:left w:val="none" w:sz="0" w:space="0" w:color="auto"/>
                <w:bottom w:val="none" w:sz="0" w:space="0" w:color="auto"/>
                <w:right w:val="none" w:sz="0" w:space="0" w:color="auto"/>
              </w:divBdr>
              <w:divsChild>
                <w:div w:id="1028992297">
                  <w:marLeft w:val="0"/>
                  <w:marRight w:val="0"/>
                  <w:marTop w:val="0"/>
                  <w:marBottom w:val="0"/>
                  <w:divBdr>
                    <w:top w:val="none" w:sz="0" w:space="0" w:color="auto"/>
                    <w:left w:val="none" w:sz="0" w:space="0" w:color="auto"/>
                    <w:bottom w:val="none" w:sz="0" w:space="0" w:color="auto"/>
                    <w:right w:val="none" w:sz="0" w:space="0" w:color="auto"/>
                  </w:divBdr>
                  <w:divsChild>
                    <w:div w:id="1462113114">
                      <w:marLeft w:val="0"/>
                      <w:marRight w:val="0"/>
                      <w:marTop w:val="0"/>
                      <w:marBottom w:val="0"/>
                      <w:divBdr>
                        <w:top w:val="none" w:sz="0" w:space="0" w:color="auto"/>
                        <w:left w:val="none" w:sz="0" w:space="0" w:color="auto"/>
                        <w:bottom w:val="none" w:sz="0" w:space="0" w:color="auto"/>
                        <w:right w:val="none" w:sz="0" w:space="0" w:color="auto"/>
                      </w:divBdr>
                      <w:divsChild>
                        <w:div w:id="1945723126">
                          <w:marLeft w:val="0"/>
                          <w:marRight w:val="0"/>
                          <w:marTop w:val="0"/>
                          <w:marBottom w:val="0"/>
                          <w:divBdr>
                            <w:top w:val="none" w:sz="0" w:space="0" w:color="auto"/>
                            <w:left w:val="none" w:sz="0" w:space="0" w:color="auto"/>
                            <w:bottom w:val="none" w:sz="0" w:space="0" w:color="auto"/>
                            <w:right w:val="none" w:sz="0" w:space="0" w:color="auto"/>
                          </w:divBdr>
                          <w:divsChild>
                            <w:div w:id="1944878072">
                              <w:marLeft w:val="0"/>
                              <w:marRight w:val="0"/>
                              <w:marTop w:val="0"/>
                              <w:marBottom w:val="0"/>
                              <w:divBdr>
                                <w:top w:val="none" w:sz="0" w:space="0" w:color="auto"/>
                                <w:left w:val="none" w:sz="0" w:space="0" w:color="auto"/>
                                <w:bottom w:val="none" w:sz="0" w:space="0" w:color="auto"/>
                                <w:right w:val="none" w:sz="0" w:space="0" w:color="auto"/>
                              </w:divBdr>
                              <w:divsChild>
                                <w:div w:id="1726104787">
                                  <w:marLeft w:val="0"/>
                                  <w:marRight w:val="0"/>
                                  <w:marTop w:val="0"/>
                                  <w:marBottom w:val="0"/>
                                  <w:divBdr>
                                    <w:top w:val="none" w:sz="0" w:space="0" w:color="auto"/>
                                    <w:left w:val="none" w:sz="0" w:space="0" w:color="auto"/>
                                    <w:bottom w:val="none" w:sz="0" w:space="0" w:color="auto"/>
                                    <w:right w:val="none" w:sz="0" w:space="0" w:color="auto"/>
                                  </w:divBdr>
                                  <w:divsChild>
                                    <w:div w:id="143806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60120">
                      <w:marLeft w:val="0"/>
                      <w:marRight w:val="0"/>
                      <w:marTop w:val="0"/>
                      <w:marBottom w:val="0"/>
                      <w:divBdr>
                        <w:top w:val="none" w:sz="0" w:space="0" w:color="auto"/>
                        <w:left w:val="none" w:sz="0" w:space="0" w:color="auto"/>
                        <w:bottom w:val="none" w:sz="0" w:space="0" w:color="auto"/>
                        <w:right w:val="none" w:sz="0" w:space="0" w:color="auto"/>
                      </w:divBdr>
                      <w:divsChild>
                        <w:div w:id="46150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2394933">
      <w:bodyDiv w:val="1"/>
      <w:marLeft w:val="0"/>
      <w:marRight w:val="0"/>
      <w:marTop w:val="0"/>
      <w:marBottom w:val="0"/>
      <w:divBdr>
        <w:top w:val="none" w:sz="0" w:space="0" w:color="auto"/>
        <w:left w:val="none" w:sz="0" w:space="0" w:color="auto"/>
        <w:bottom w:val="none" w:sz="0" w:space="0" w:color="auto"/>
        <w:right w:val="none" w:sz="0" w:space="0" w:color="auto"/>
      </w:divBdr>
    </w:div>
    <w:div w:id="1781607023">
      <w:bodyDiv w:val="1"/>
      <w:marLeft w:val="0"/>
      <w:marRight w:val="0"/>
      <w:marTop w:val="0"/>
      <w:marBottom w:val="0"/>
      <w:divBdr>
        <w:top w:val="none" w:sz="0" w:space="0" w:color="auto"/>
        <w:left w:val="none" w:sz="0" w:space="0" w:color="auto"/>
        <w:bottom w:val="none" w:sz="0" w:space="0" w:color="auto"/>
        <w:right w:val="none" w:sz="0" w:space="0" w:color="auto"/>
      </w:divBdr>
    </w:div>
    <w:div w:id="1953439045">
      <w:bodyDiv w:val="1"/>
      <w:marLeft w:val="0"/>
      <w:marRight w:val="0"/>
      <w:marTop w:val="0"/>
      <w:marBottom w:val="0"/>
      <w:divBdr>
        <w:top w:val="none" w:sz="0" w:space="0" w:color="auto"/>
        <w:left w:val="none" w:sz="0" w:space="0" w:color="auto"/>
        <w:bottom w:val="none" w:sz="0" w:space="0" w:color="auto"/>
        <w:right w:val="none" w:sz="0" w:space="0" w:color="auto"/>
      </w:divBdr>
    </w:div>
    <w:div w:id="1995451229">
      <w:bodyDiv w:val="1"/>
      <w:marLeft w:val="0"/>
      <w:marRight w:val="0"/>
      <w:marTop w:val="0"/>
      <w:marBottom w:val="0"/>
      <w:divBdr>
        <w:top w:val="none" w:sz="0" w:space="0" w:color="auto"/>
        <w:left w:val="none" w:sz="0" w:space="0" w:color="auto"/>
        <w:bottom w:val="none" w:sz="0" w:space="0" w:color="auto"/>
        <w:right w:val="none" w:sz="0" w:space="0" w:color="auto"/>
      </w:divBdr>
    </w:div>
    <w:div w:id="2033529232">
      <w:bodyDiv w:val="1"/>
      <w:marLeft w:val="0"/>
      <w:marRight w:val="0"/>
      <w:marTop w:val="0"/>
      <w:marBottom w:val="0"/>
      <w:divBdr>
        <w:top w:val="none" w:sz="0" w:space="0" w:color="auto"/>
        <w:left w:val="none" w:sz="0" w:space="0" w:color="auto"/>
        <w:bottom w:val="none" w:sz="0" w:space="0" w:color="auto"/>
        <w:right w:val="none" w:sz="0" w:space="0" w:color="auto"/>
      </w:divBdr>
    </w:div>
    <w:div w:id="2036032627">
      <w:bodyDiv w:val="1"/>
      <w:marLeft w:val="0"/>
      <w:marRight w:val="0"/>
      <w:marTop w:val="0"/>
      <w:marBottom w:val="0"/>
      <w:divBdr>
        <w:top w:val="none" w:sz="0" w:space="0" w:color="auto"/>
        <w:left w:val="none" w:sz="0" w:space="0" w:color="auto"/>
        <w:bottom w:val="none" w:sz="0" w:space="0" w:color="auto"/>
        <w:right w:val="none" w:sz="0" w:space="0" w:color="auto"/>
      </w:divBdr>
    </w:div>
    <w:div w:id="2077436334">
      <w:bodyDiv w:val="1"/>
      <w:marLeft w:val="0"/>
      <w:marRight w:val="0"/>
      <w:marTop w:val="0"/>
      <w:marBottom w:val="0"/>
      <w:divBdr>
        <w:top w:val="none" w:sz="0" w:space="0" w:color="auto"/>
        <w:left w:val="none" w:sz="0" w:space="0" w:color="auto"/>
        <w:bottom w:val="none" w:sz="0" w:space="0" w:color="auto"/>
        <w:right w:val="none" w:sz="0" w:space="0" w:color="auto"/>
      </w:divBdr>
      <w:divsChild>
        <w:div w:id="2145349122">
          <w:marLeft w:val="0"/>
          <w:marRight w:val="0"/>
          <w:marTop w:val="0"/>
          <w:marBottom w:val="0"/>
          <w:divBdr>
            <w:top w:val="none" w:sz="0" w:space="0" w:color="auto"/>
            <w:left w:val="none" w:sz="0" w:space="0" w:color="auto"/>
            <w:bottom w:val="none" w:sz="0" w:space="0" w:color="auto"/>
            <w:right w:val="none" w:sz="0" w:space="0" w:color="auto"/>
          </w:divBdr>
          <w:divsChild>
            <w:div w:id="520437444">
              <w:marLeft w:val="0"/>
              <w:marRight w:val="0"/>
              <w:marTop w:val="0"/>
              <w:marBottom w:val="0"/>
              <w:divBdr>
                <w:top w:val="none" w:sz="0" w:space="0" w:color="auto"/>
                <w:left w:val="none" w:sz="0" w:space="0" w:color="auto"/>
                <w:bottom w:val="none" w:sz="0" w:space="0" w:color="auto"/>
                <w:right w:val="none" w:sz="0" w:space="0" w:color="auto"/>
              </w:divBdr>
              <w:divsChild>
                <w:div w:id="841894322">
                  <w:marLeft w:val="0"/>
                  <w:marRight w:val="0"/>
                  <w:marTop w:val="0"/>
                  <w:marBottom w:val="0"/>
                  <w:divBdr>
                    <w:top w:val="none" w:sz="0" w:space="0" w:color="auto"/>
                    <w:left w:val="none" w:sz="0" w:space="0" w:color="auto"/>
                    <w:bottom w:val="none" w:sz="0" w:space="0" w:color="auto"/>
                    <w:right w:val="none" w:sz="0" w:space="0" w:color="auto"/>
                  </w:divBdr>
                  <w:divsChild>
                    <w:div w:id="1667127864">
                      <w:marLeft w:val="0"/>
                      <w:marRight w:val="0"/>
                      <w:marTop w:val="0"/>
                      <w:marBottom w:val="0"/>
                      <w:divBdr>
                        <w:top w:val="none" w:sz="0" w:space="0" w:color="auto"/>
                        <w:left w:val="none" w:sz="0" w:space="0" w:color="auto"/>
                        <w:bottom w:val="none" w:sz="0" w:space="0" w:color="auto"/>
                        <w:right w:val="none" w:sz="0" w:space="0" w:color="auto"/>
                      </w:divBdr>
                      <w:divsChild>
                        <w:div w:id="2014531325">
                          <w:marLeft w:val="0"/>
                          <w:marRight w:val="0"/>
                          <w:marTop w:val="0"/>
                          <w:marBottom w:val="0"/>
                          <w:divBdr>
                            <w:top w:val="none" w:sz="0" w:space="0" w:color="auto"/>
                            <w:left w:val="none" w:sz="0" w:space="0" w:color="auto"/>
                            <w:bottom w:val="none" w:sz="0" w:space="0" w:color="auto"/>
                            <w:right w:val="none" w:sz="0" w:space="0" w:color="auto"/>
                          </w:divBdr>
                          <w:divsChild>
                            <w:div w:id="30115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165078">
                  <w:marLeft w:val="0"/>
                  <w:marRight w:val="0"/>
                  <w:marTop w:val="0"/>
                  <w:marBottom w:val="0"/>
                  <w:divBdr>
                    <w:top w:val="none" w:sz="0" w:space="0" w:color="auto"/>
                    <w:left w:val="none" w:sz="0" w:space="0" w:color="auto"/>
                    <w:bottom w:val="none" w:sz="0" w:space="0" w:color="auto"/>
                    <w:right w:val="none" w:sz="0" w:space="0" w:color="auto"/>
                  </w:divBdr>
                  <w:divsChild>
                    <w:div w:id="128773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5517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6D560728AA8429B9B462D83FD918955"/>
        <w:category>
          <w:name w:val="General"/>
          <w:gallery w:val="placeholder"/>
        </w:category>
        <w:types>
          <w:type w:val="bbPlcHdr"/>
        </w:types>
        <w:behaviors>
          <w:behavior w:val="content"/>
        </w:behaviors>
        <w:guid w:val="{BC411FCD-804A-4F9A-A52B-DB7DC383F98F}"/>
      </w:docPartPr>
      <w:docPartBody>
        <w:p w:rsidR="009E692A" w:rsidRDefault="0094476D" w:rsidP="0094476D">
          <w:pPr>
            <w:pStyle w:val="86D560728AA8429B9B462D83FD918955"/>
          </w:pPr>
          <w:r w:rsidRPr="00A1460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476D"/>
    <w:rsid w:val="0000773A"/>
    <w:rsid w:val="00045A77"/>
    <w:rsid w:val="00097AFC"/>
    <w:rsid w:val="000A3658"/>
    <w:rsid w:val="00116077"/>
    <w:rsid w:val="00121BCE"/>
    <w:rsid w:val="00127CBA"/>
    <w:rsid w:val="00131CE0"/>
    <w:rsid w:val="00156960"/>
    <w:rsid w:val="001B0CB5"/>
    <w:rsid w:val="001D1A68"/>
    <w:rsid w:val="001E7523"/>
    <w:rsid w:val="0023282B"/>
    <w:rsid w:val="002829A3"/>
    <w:rsid w:val="002A3750"/>
    <w:rsid w:val="002D65A0"/>
    <w:rsid w:val="00313AF7"/>
    <w:rsid w:val="003922C6"/>
    <w:rsid w:val="003B2530"/>
    <w:rsid w:val="003D0138"/>
    <w:rsid w:val="00413C3E"/>
    <w:rsid w:val="00415E9F"/>
    <w:rsid w:val="004519FB"/>
    <w:rsid w:val="004842F1"/>
    <w:rsid w:val="0048546F"/>
    <w:rsid w:val="004A5F03"/>
    <w:rsid w:val="004E7411"/>
    <w:rsid w:val="004F6F6C"/>
    <w:rsid w:val="005018AE"/>
    <w:rsid w:val="00534B00"/>
    <w:rsid w:val="00547DA9"/>
    <w:rsid w:val="00561F75"/>
    <w:rsid w:val="005775E8"/>
    <w:rsid w:val="0059441E"/>
    <w:rsid w:val="005B7DD2"/>
    <w:rsid w:val="005F214F"/>
    <w:rsid w:val="005F3DE3"/>
    <w:rsid w:val="0060235F"/>
    <w:rsid w:val="006277AE"/>
    <w:rsid w:val="00646F9D"/>
    <w:rsid w:val="006B0684"/>
    <w:rsid w:val="006B75B1"/>
    <w:rsid w:val="006C11F6"/>
    <w:rsid w:val="006D3AF2"/>
    <w:rsid w:val="006E09E4"/>
    <w:rsid w:val="006E1F28"/>
    <w:rsid w:val="006F6CBC"/>
    <w:rsid w:val="00722ABF"/>
    <w:rsid w:val="00723566"/>
    <w:rsid w:val="00727B19"/>
    <w:rsid w:val="00757CD4"/>
    <w:rsid w:val="007D6E44"/>
    <w:rsid w:val="00806E38"/>
    <w:rsid w:val="0082310E"/>
    <w:rsid w:val="00891CCC"/>
    <w:rsid w:val="008A4ADE"/>
    <w:rsid w:val="008B45FB"/>
    <w:rsid w:val="008D3055"/>
    <w:rsid w:val="008E2403"/>
    <w:rsid w:val="008E2A2C"/>
    <w:rsid w:val="009326E5"/>
    <w:rsid w:val="00934339"/>
    <w:rsid w:val="0094476D"/>
    <w:rsid w:val="009A3A70"/>
    <w:rsid w:val="009A75BB"/>
    <w:rsid w:val="009E692A"/>
    <w:rsid w:val="00A45967"/>
    <w:rsid w:val="00A515DA"/>
    <w:rsid w:val="00A84B74"/>
    <w:rsid w:val="00AA35B8"/>
    <w:rsid w:val="00AB3D44"/>
    <w:rsid w:val="00C02989"/>
    <w:rsid w:val="00C221D5"/>
    <w:rsid w:val="00C84249"/>
    <w:rsid w:val="00CC02E9"/>
    <w:rsid w:val="00CE3E7D"/>
    <w:rsid w:val="00D117DB"/>
    <w:rsid w:val="00D25AAC"/>
    <w:rsid w:val="00D706A3"/>
    <w:rsid w:val="00D70CE7"/>
    <w:rsid w:val="00D730E2"/>
    <w:rsid w:val="00D73BD2"/>
    <w:rsid w:val="00D8076A"/>
    <w:rsid w:val="00E056F7"/>
    <w:rsid w:val="00E16CA2"/>
    <w:rsid w:val="00E3337E"/>
    <w:rsid w:val="00E44D9B"/>
    <w:rsid w:val="00E47E50"/>
    <w:rsid w:val="00EA750D"/>
    <w:rsid w:val="00EB3314"/>
    <w:rsid w:val="00EC03EB"/>
    <w:rsid w:val="00EE1A62"/>
    <w:rsid w:val="00EE4CA2"/>
    <w:rsid w:val="00EF2D19"/>
    <w:rsid w:val="00F03F51"/>
    <w:rsid w:val="00F16090"/>
    <w:rsid w:val="00F63878"/>
    <w:rsid w:val="00F84747"/>
    <w:rsid w:val="00FC0B46"/>
    <w:rsid w:val="00FC16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1CE0"/>
    <w:rPr>
      <w:color w:val="808080"/>
    </w:rPr>
  </w:style>
  <w:style w:type="paragraph" w:customStyle="1" w:styleId="86D560728AA8429B9B462D83FD918955">
    <w:name w:val="86D560728AA8429B9B462D83FD918955"/>
    <w:rsid w:val="0094476D"/>
  </w:style>
  <w:style w:type="paragraph" w:customStyle="1" w:styleId="2F7514BA02D7486EBB99B3DA0DDFB81A">
    <w:name w:val="2F7514BA02D7486EBB99B3DA0DDFB81A"/>
    <w:rsid w:val="006B0684"/>
  </w:style>
  <w:style w:type="paragraph" w:customStyle="1" w:styleId="AF64923979FC40A6B6F5456965917BD6">
    <w:name w:val="AF64923979FC40A6B6F5456965917BD6"/>
    <w:rsid w:val="00A45967"/>
  </w:style>
  <w:style w:type="paragraph" w:customStyle="1" w:styleId="9E66C32B32AB4D938B5C8CE7294B28E9">
    <w:name w:val="9E66C32B32AB4D938B5C8CE7294B28E9"/>
    <w:rsid w:val="00A45967"/>
  </w:style>
  <w:style w:type="paragraph" w:customStyle="1" w:styleId="7C6F73FDAEC342CE97508ECD3ABA153C">
    <w:name w:val="7C6F73FDAEC342CE97508ECD3ABA153C"/>
    <w:rsid w:val="00A45967"/>
  </w:style>
  <w:style w:type="paragraph" w:customStyle="1" w:styleId="322E2D064FD04AF19A2220EB9A417240">
    <w:name w:val="322E2D064FD04AF19A2220EB9A417240"/>
    <w:rsid w:val="00A45967"/>
  </w:style>
  <w:style w:type="paragraph" w:customStyle="1" w:styleId="7A51EC06D4164169BDE1F88D04CB8BFB">
    <w:name w:val="7A51EC06D4164169BDE1F88D04CB8BFB"/>
    <w:rsid w:val="00A45967"/>
  </w:style>
  <w:style w:type="paragraph" w:customStyle="1" w:styleId="CCE819AA23C04B2EA9B12CE7BA993216">
    <w:name w:val="CCE819AA23C04B2EA9B12CE7BA993216"/>
    <w:rsid w:val="00D706A3"/>
  </w:style>
  <w:style w:type="paragraph" w:customStyle="1" w:styleId="561C23367E9649C4B56130E51FC2CBCC">
    <w:name w:val="561C23367E9649C4B56130E51FC2CBCC"/>
    <w:rsid w:val="00534B00"/>
  </w:style>
  <w:style w:type="paragraph" w:customStyle="1" w:styleId="55B34EA2DB6447F6BF783C9F115AD354">
    <w:name w:val="55B34EA2DB6447F6BF783C9F115AD354"/>
    <w:rsid w:val="00534B00"/>
  </w:style>
  <w:style w:type="paragraph" w:customStyle="1" w:styleId="CD1DBE991E4B4902A578B6F505D14C5D">
    <w:name w:val="CD1DBE991E4B4902A578B6F505D14C5D"/>
    <w:rsid w:val="00534B00"/>
  </w:style>
  <w:style w:type="paragraph" w:customStyle="1" w:styleId="7176A87C1BA44E2985F3B9FE50BFB952">
    <w:name w:val="7176A87C1BA44E2985F3B9FE50BFB952"/>
    <w:rsid w:val="00534B00"/>
  </w:style>
  <w:style w:type="paragraph" w:customStyle="1" w:styleId="9B0233D9EA144F4F90680D95028D00E3">
    <w:name w:val="9B0233D9EA144F4F90680D95028D00E3"/>
    <w:rsid w:val="00534B00"/>
  </w:style>
  <w:style w:type="paragraph" w:customStyle="1" w:styleId="CD578BB2F6BA420ABCB9C28A585020FB">
    <w:name w:val="CD578BB2F6BA420ABCB9C28A585020FB"/>
    <w:rsid w:val="008B45FB"/>
  </w:style>
  <w:style w:type="paragraph" w:customStyle="1" w:styleId="928A069335EB4BEB998E00EF1231569A">
    <w:name w:val="928A069335EB4BEB998E00EF1231569A"/>
    <w:rsid w:val="008B45FB"/>
  </w:style>
  <w:style w:type="paragraph" w:customStyle="1" w:styleId="BADB9256F0274590866750CCB564C36C">
    <w:name w:val="BADB9256F0274590866750CCB564C36C"/>
    <w:rsid w:val="008B45FB"/>
  </w:style>
  <w:style w:type="paragraph" w:customStyle="1" w:styleId="88B91F94E2DF4B2EA6DE2AAC43E2C9D6">
    <w:name w:val="88B91F94E2DF4B2EA6DE2AAC43E2C9D6"/>
    <w:rsid w:val="005775E8"/>
  </w:style>
  <w:style w:type="paragraph" w:customStyle="1" w:styleId="DA46B72D0DBF4C8BAB55528FECD09F7D">
    <w:name w:val="DA46B72D0DBF4C8BAB55528FECD09F7D"/>
    <w:rsid w:val="005775E8"/>
  </w:style>
  <w:style w:type="paragraph" w:customStyle="1" w:styleId="372E9CBFE80441849198D58DD723707F">
    <w:name w:val="372E9CBFE80441849198D58DD723707F"/>
    <w:rsid w:val="005775E8"/>
  </w:style>
  <w:style w:type="paragraph" w:customStyle="1" w:styleId="3D5B2D1B65DD4C7789884D2D741EE276">
    <w:name w:val="3D5B2D1B65DD4C7789884D2D741EE276"/>
    <w:rsid w:val="005775E8"/>
  </w:style>
  <w:style w:type="paragraph" w:customStyle="1" w:styleId="E733462C4D5C4A9993527BD5108FD820">
    <w:name w:val="E733462C4D5C4A9993527BD5108FD820"/>
    <w:rsid w:val="005775E8"/>
  </w:style>
  <w:style w:type="paragraph" w:customStyle="1" w:styleId="4C3CA13FB97A495997E61BE85518922D">
    <w:name w:val="4C3CA13FB97A495997E61BE85518922D"/>
    <w:rsid w:val="005775E8"/>
  </w:style>
  <w:style w:type="paragraph" w:customStyle="1" w:styleId="38A7C3D163024C78ABCE618B58A5D85E">
    <w:name w:val="38A7C3D163024C78ABCE618B58A5D85E"/>
    <w:rsid w:val="00413C3E"/>
  </w:style>
  <w:style w:type="paragraph" w:customStyle="1" w:styleId="7C3493312F604E9097AC8A40E9135839">
    <w:name w:val="7C3493312F604E9097AC8A40E9135839"/>
    <w:rsid w:val="00413C3E"/>
  </w:style>
  <w:style w:type="paragraph" w:customStyle="1" w:styleId="DAE04EC4CFE546A6BCB0F41EFCE6265B">
    <w:name w:val="DAE04EC4CFE546A6BCB0F41EFCE6265B"/>
    <w:rsid w:val="00CC02E9"/>
  </w:style>
  <w:style w:type="paragraph" w:customStyle="1" w:styleId="7C074685CA0B494A9BA71042F747B1BF">
    <w:name w:val="7C074685CA0B494A9BA71042F747B1BF"/>
    <w:rsid w:val="002D65A0"/>
  </w:style>
  <w:style w:type="paragraph" w:customStyle="1" w:styleId="CBC6C2B8238141DCA8D97E4BFCF6E568">
    <w:name w:val="CBC6C2B8238141DCA8D97E4BFCF6E568"/>
    <w:rsid w:val="002D65A0"/>
  </w:style>
  <w:style w:type="paragraph" w:customStyle="1" w:styleId="F9E0567FAEE24D74AA702245C9808707">
    <w:name w:val="F9E0567FAEE24D74AA702245C9808707"/>
    <w:rsid w:val="002D65A0"/>
  </w:style>
  <w:style w:type="paragraph" w:customStyle="1" w:styleId="1F921AEA5503459F98845E301BD3EF6D">
    <w:name w:val="1F921AEA5503459F98845E301BD3EF6D"/>
    <w:rsid w:val="002D65A0"/>
  </w:style>
  <w:style w:type="paragraph" w:customStyle="1" w:styleId="44A77C2461554837ADC144CB9B71F349">
    <w:name w:val="44A77C2461554837ADC144CB9B71F349"/>
    <w:rsid w:val="002D65A0"/>
  </w:style>
  <w:style w:type="paragraph" w:customStyle="1" w:styleId="9EF6C8233C684F09A52425C7E849856D">
    <w:name w:val="9EF6C8233C684F09A52425C7E849856D"/>
    <w:rsid w:val="002D65A0"/>
  </w:style>
  <w:style w:type="paragraph" w:customStyle="1" w:styleId="E2D21BFA8C5E43248E4B85881F0D5218">
    <w:name w:val="E2D21BFA8C5E43248E4B85881F0D5218"/>
    <w:rsid w:val="00D73BD2"/>
  </w:style>
  <w:style w:type="paragraph" w:customStyle="1" w:styleId="0F54246460394E0EAF98173E8AC2DF89">
    <w:name w:val="0F54246460394E0EAF98173E8AC2DF89"/>
    <w:rsid w:val="00D73BD2"/>
  </w:style>
  <w:style w:type="paragraph" w:customStyle="1" w:styleId="84929E9A78E94EBEBCA8B1EFE4461550">
    <w:name w:val="84929E9A78E94EBEBCA8B1EFE4461550"/>
    <w:rsid w:val="00D73BD2"/>
  </w:style>
  <w:style w:type="paragraph" w:customStyle="1" w:styleId="60DC89BB158741508A76C4FA67343C4C">
    <w:name w:val="60DC89BB158741508A76C4FA67343C4C"/>
    <w:rsid w:val="009A75BB"/>
  </w:style>
  <w:style w:type="paragraph" w:customStyle="1" w:styleId="D7D3C77C4D274ACB8E5FC3E997DC70C6">
    <w:name w:val="D7D3C77C4D274ACB8E5FC3E997DC70C6"/>
    <w:rsid w:val="009A75BB"/>
  </w:style>
  <w:style w:type="paragraph" w:customStyle="1" w:styleId="DD0F455FD71A4D1AB9ECB4F1A85065BC">
    <w:name w:val="DD0F455FD71A4D1AB9ECB4F1A85065BC"/>
    <w:rsid w:val="009A75BB"/>
  </w:style>
  <w:style w:type="paragraph" w:customStyle="1" w:styleId="E6512C66DF4D402F9DA64E0C425D1826">
    <w:name w:val="E6512C66DF4D402F9DA64E0C425D1826"/>
    <w:rsid w:val="00045A77"/>
  </w:style>
  <w:style w:type="paragraph" w:customStyle="1" w:styleId="2C3AB5FD2F734AF195275D943E8A0057">
    <w:name w:val="2C3AB5FD2F734AF195275D943E8A0057"/>
    <w:rsid w:val="00045A77"/>
  </w:style>
  <w:style w:type="paragraph" w:customStyle="1" w:styleId="831973707E724003AD658DFB448641AF">
    <w:name w:val="831973707E724003AD658DFB448641AF"/>
    <w:rsid w:val="00045A77"/>
  </w:style>
  <w:style w:type="paragraph" w:customStyle="1" w:styleId="DD9DA6AD82D944E382CEF975A77F6D45">
    <w:name w:val="DD9DA6AD82D944E382CEF975A77F6D45"/>
    <w:rsid w:val="00045A77"/>
  </w:style>
  <w:style w:type="paragraph" w:customStyle="1" w:styleId="291FAF8FCE6A4676937539E0DCF4CF72">
    <w:name w:val="291FAF8FCE6A4676937539E0DCF4CF72"/>
    <w:rsid w:val="00045A77"/>
  </w:style>
  <w:style w:type="paragraph" w:customStyle="1" w:styleId="8538E17A16E04F67A8ADD883F05C45B3">
    <w:name w:val="8538E17A16E04F67A8ADD883F05C45B3"/>
    <w:rsid w:val="00045A77"/>
  </w:style>
  <w:style w:type="paragraph" w:customStyle="1" w:styleId="E96B371C52BA456FB3F0D0CF0A57C937">
    <w:name w:val="E96B371C52BA456FB3F0D0CF0A57C937"/>
    <w:rsid w:val="00045A77"/>
  </w:style>
  <w:style w:type="paragraph" w:customStyle="1" w:styleId="5940A9140C994998BC2BADD262A30468">
    <w:name w:val="5940A9140C994998BC2BADD262A30468"/>
    <w:rsid w:val="00045A77"/>
  </w:style>
  <w:style w:type="paragraph" w:customStyle="1" w:styleId="5315AC661FE449D0859FE63CA1FFF0F9">
    <w:name w:val="5315AC661FE449D0859FE63CA1FFF0F9"/>
    <w:rsid w:val="0023282B"/>
  </w:style>
  <w:style w:type="paragraph" w:customStyle="1" w:styleId="E5F788C370D34E0D9C4BDCD8617D500F">
    <w:name w:val="E5F788C370D34E0D9C4BDCD8617D500F"/>
    <w:rsid w:val="0023282B"/>
  </w:style>
  <w:style w:type="paragraph" w:customStyle="1" w:styleId="C582A92D85CA4C07A63F714C24133B52">
    <w:name w:val="C582A92D85CA4C07A63F714C24133B52"/>
    <w:rsid w:val="0023282B"/>
  </w:style>
  <w:style w:type="paragraph" w:customStyle="1" w:styleId="CAB12285F44B489C9A27B4743E5D99B4">
    <w:name w:val="CAB12285F44B489C9A27B4743E5D99B4"/>
    <w:rsid w:val="0023282B"/>
  </w:style>
  <w:style w:type="paragraph" w:customStyle="1" w:styleId="55E34CD7F2214D16ADD39B1C133C3FAE">
    <w:name w:val="55E34CD7F2214D16ADD39B1C133C3FAE"/>
    <w:rsid w:val="0023282B"/>
  </w:style>
  <w:style w:type="paragraph" w:customStyle="1" w:styleId="9BEAF89478984EA3839FBE2585950E27">
    <w:name w:val="9BEAF89478984EA3839FBE2585950E27"/>
    <w:rsid w:val="00F16090"/>
  </w:style>
  <w:style w:type="paragraph" w:customStyle="1" w:styleId="25698D2680E44923AA214C657DC5A662">
    <w:name w:val="25698D2680E44923AA214C657DC5A662"/>
    <w:rsid w:val="001D1A68"/>
  </w:style>
  <w:style w:type="paragraph" w:customStyle="1" w:styleId="E14BC03AF8E846548856D72DA6B81109">
    <w:name w:val="E14BC03AF8E846548856D72DA6B81109"/>
    <w:rsid w:val="001D1A68"/>
  </w:style>
  <w:style w:type="paragraph" w:customStyle="1" w:styleId="39B8D5A0DF9C416582C01E6B0C57B666">
    <w:name w:val="39B8D5A0DF9C416582C01E6B0C57B666"/>
    <w:rsid w:val="001D1A68"/>
  </w:style>
  <w:style w:type="paragraph" w:customStyle="1" w:styleId="0FC50030AC1146E3BCC6382BE9648FD8">
    <w:name w:val="0FC50030AC1146E3BCC6382BE9648FD8"/>
    <w:rsid w:val="006E09E4"/>
  </w:style>
  <w:style w:type="paragraph" w:customStyle="1" w:styleId="E521D6F7A4D340459E5A6E7F82E1EAB3">
    <w:name w:val="E521D6F7A4D340459E5A6E7F82E1EAB3"/>
    <w:rsid w:val="006E09E4"/>
  </w:style>
  <w:style w:type="paragraph" w:customStyle="1" w:styleId="EB9AA48DBB714EC99ACCCE5715628B7E">
    <w:name w:val="EB9AA48DBB714EC99ACCCE5715628B7E"/>
    <w:rsid w:val="004A5F03"/>
  </w:style>
  <w:style w:type="paragraph" w:customStyle="1" w:styleId="BCA709ADB4D54C3EB514FE4E53E3DE96">
    <w:name w:val="BCA709ADB4D54C3EB514FE4E53E3DE96"/>
    <w:rsid w:val="004A5F03"/>
  </w:style>
  <w:style w:type="paragraph" w:customStyle="1" w:styleId="BCFF6067E7F84095916EE88D04C18F65">
    <w:name w:val="BCFF6067E7F84095916EE88D04C18F65"/>
    <w:rsid w:val="004E7411"/>
  </w:style>
  <w:style w:type="paragraph" w:customStyle="1" w:styleId="25D2D771E872462BBD9827533AAF5CB4">
    <w:name w:val="25D2D771E872462BBD9827533AAF5CB4"/>
    <w:rsid w:val="004E7411"/>
  </w:style>
  <w:style w:type="paragraph" w:customStyle="1" w:styleId="419DF7827430407E98E484814959D226">
    <w:name w:val="419DF7827430407E98E484814959D226"/>
    <w:rsid w:val="004E7411"/>
  </w:style>
  <w:style w:type="paragraph" w:customStyle="1" w:styleId="0392773B82AE4E2E9C6F7C899B1B39D4">
    <w:name w:val="0392773B82AE4E2E9C6F7C899B1B39D4"/>
    <w:rsid w:val="004E7411"/>
  </w:style>
  <w:style w:type="paragraph" w:customStyle="1" w:styleId="0C9A7FC8BB8340C3929FBFF85126EDE4">
    <w:name w:val="0C9A7FC8BB8340C3929FBFF85126EDE4"/>
    <w:rsid w:val="004E7411"/>
  </w:style>
  <w:style w:type="paragraph" w:customStyle="1" w:styleId="E2E0FB78DE6B4732A39E28C383A31920">
    <w:name w:val="E2E0FB78DE6B4732A39E28C383A31920"/>
    <w:rsid w:val="00131CE0"/>
  </w:style>
  <w:style w:type="paragraph" w:customStyle="1" w:styleId="3FA513D3D0F54B56B03DA02DE7ECAAD1">
    <w:name w:val="3FA513D3D0F54B56B03DA02DE7ECAAD1"/>
    <w:rsid w:val="00131CE0"/>
  </w:style>
  <w:style w:type="paragraph" w:customStyle="1" w:styleId="753119C86953436B947707E8139B2A58">
    <w:name w:val="753119C86953436B947707E8139B2A58"/>
    <w:rsid w:val="00131CE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58561-FA0D-4E63-AC53-9A5333680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821</Words>
  <Characters>21783</Characters>
  <Application>Microsoft Office Word</Application>
  <DocSecurity>4</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cp:lastModifiedBy>
  <cp:revision>2</cp:revision>
  <cp:lastPrinted>2025-10-07T06:10:00Z</cp:lastPrinted>
  <dcterms:created xsi:type="dcterms:W3CDTF">2026-01-14T08:30:00Z</dcterms:created>
  <dcterms:modified xsi:type="dcterms:W3CDTF">2026-01-14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f0be2a-11fc-3d89-9bb3-348e7fc9d33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